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156AE410" w:rsidR="00F42879" w:rsidRPr="00F42879" w:rsidRDefault="00F42879" w:rsidP="003841FB">
      <w:pPr>
        <w:pStyle w:val="Heading2"/>
        <w:spacing w:after="240" w:afterAutospacing="0"/>
        <w:jc w:val="both"/>
        <w:rPr>
          <w:sz w:val="24"/>
          <w:szCs w:val="24"/>
          <w:u w:val="single"/>
        </w:rPr>
      </w:pPr>
      <w:commentRangeStart w:id="0"/>
      <w:r w:rsidRPr="00F42879">
        <w:rPr>
          <w:sz w:val="24"/>
          <w:szCs w:val="24"/>
          <w:u w:val="single"/>
        </w:rPr>
        <w:t>Introduction </w:t>
      </w:r>
      <w:commentRangeEnd w:id="0"/>
      <w:r w:rsidR="00A924E5">
        <w:rPr>
          <w:rStyle w:val="CommentReference"/>
          <w:rFonts w:asciiTheme="minorHAnsi" w:eastAsiaTheme="minorHAnsi" w:hAnsiTheme="minorHAnsi" w:cstheme="minorBidi"/>
          <w:b w:val="0"/>
          <w:bCs w:val="0"/>
          <w:lang w:eastAsia="en-US"/>
        </w:rPr>
        <w:commentReference w:id="0"/>
      </w:r>
    </w:p>
    <w:p w14:paraId="51AD89EF" w14:textId="0D7DE306"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commentRangeStart w:id="1"/>
      <w:r>
        <w:rPr>
          <w:color w:val="000000"/>
        </w:rPr>
        <w:t xml:space="preserve">Since type 2 diabetes (T2D) is responsible for 90-95% of all diabetes </w:t>
      </w:r>
      <w:commentRangeStart w:id="2"/>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w:t>
      </w:r>
      <w:commentRangeEnd w:id="2"/>
      <w:r w:rsidR="00BB58A5">
        <w:rPr>
          <w:rStyle w:val="CommentReference"/>
          <w:rFonts w:asciiTheme="minorHAnsi" w:eastAsiaTheme="minorHAnsi" w:hAnsiTheme="minorHAnsi" w:cstheme="minorBidi"/>
          <w:lang w:eastAsia="en-US"/>
        </w:rPr>
        <w:commentReference w:id="2"/>
      </w:r>
      <w:r>
        <w:rPr>
          <w:color w:val="000000"/>
        </w:rPr>
        <w:t xml:space="preserve"> In this way, T2D is considered a much more pressing public-health concern than type 1. </w:t>
      </w:r>
      <w:commentRangeEnd w:id="1"/>
      <w:r w:rsidR="00BB58A5">
        <w:rPr>
          <w:rStyle w:val="CommentReference"/>
          <w:rFonts w:asciiTheme="minorHAnsi" w:eastAsiaTheme="minorHAnsi" w:hAnsiTheme="minorHAnsi" w:cstheme="minorBidi"/>
          <w:lang w:eastAsia="en-US"/>
        </w:rPr>
        <w:commentReference w:id="1"/>
      </w:r>
      <w:r>
        <w:rPr>
          <w:color w:val="000000"/>
        </w:rPr>
        <w:t xml:space="preserve">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w:t>
      </w:r>
      <w:commentRangeStart w:id="3"/>
      <w:r>
        <w:rPr>
          <w:color w:val="000000"/>
        </w:rPr>
        <w:t>insulin resistance</w:t>
      </w:r>
      <w:commentRangeEnd w:id="3"/>
      <w:r w:rsidR="001750AB">
        <w:rPr>
          <w:rStyle w:val="CommentReference"/>
          <w:rFonts w:asciiTheme="minorHAnsi" w:eastAsiaTheme="minorHAnsi" w:hAnsiTheme="minorHAnsi" w:cstheme="minorBidi"/>
          <w:lang w:eastAsia="en-US"/>
        </w:rPr>
        <w:commentReference w:id="3"/>
      </w:r>
      <w:r>
        <w:rPr>
          <w:color w:val="000000"/>
        </w:rPr>
        <w:t xml:space="preserv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11"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12"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w:t>
      </w:r>
      <w:commentRangeStart w:id="4"/>
      <w:r>
        <w:rPr>
          <w:color w:val="000000"/>
        </w:rPr>
        <w:t>sensitivity</w:t>
      </w:r>
      <w:commentRangeEnd w:id="4"/>
      <w:r w:rsidR="00B26307">
        <w:rPr>
          <w:rStyle w:val="CommentReference"/>
          <w:rFonts w:asciiTheme="minorHAnsi" w:eastAsiaTheme="minorHAnsi" w:hAnsiTheme="minorHAnsi" w:cstheme="minorBidi"/>
          <w:lang w:eastAsia="en-US"/>
        </w:rPr>
        <w:commentReference w:id="4"/>
      </w:r>
      <w:r>
        <w:rPr>
          <w:color w:val="000000"/>
        </w:rPr>
        <w:t xml:space="preserve">.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13"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3841F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14" w:anchor="sec1" w:history="1">
        <w:r>
          <w:rPr>
            <w:rStyle w:val="Hyperlink"/>
            <w:color w:val="1155CC"/>
          </w:rPr>
          <w:t>https://www-sciencedirect-com.ezproxy.ub.unimaas.nl/science/article/pii/S0025712510002051#sec1</w:t>
        </w:r>
      </w:hyperlink>
      <w:r>
        <w:rPr>
          <w:color w:val="000000"/>
        </w:rPr>
        <w:t xml:space="preserve">). In this way, the metabolome of </w:t>
      </w:r>
      <w:commentRangeStart w:id="5"/>
      <w:r>
        <w:rPr>
          <w:color w:val="000000"/>
        </w:rPr>
        <w:t>IR</w:t>
      </w:r>
      <w:commentRangeEnd w:id="5"/>
      <w:r w:rsidR="001750AB">
        <w:rPr>
          <w:rStyle w:val="CommentReference"/>
          <w:rFonts w:asciiTheme="minorHAnsi" w:eastAsiaTheme="minorHAnsi" w:hAnsiTheme="minorHAnsi" w:cstheme="minorBidi"/>
          <w:lang w:eastAsia="en-US"/>
        </w:rPr>
        <w:commentReference w:id="5"/>
      </w:r>
      <w:r>
        <w:rPr>
          <w:color w:val="000000"/>
        </w:rPr>
        <w:t xml:space="preserve"> individuals can be expected to be quite different from IS individuals. For example, hypertriglyceridemia is commonly associated with insulin resistance (</w:t>
      </w:r>
      <w:hyperlink r:id="rId15" w:history="1">
        <w:r>
          <w:rPr>
            <w:rStyle w:val="Hyperlink"/>
            <w:color w:val="1155CC"/>
          </w:rPr>
          <w:t>https://www-sciencedirect-com.ezproxy.ub.unimaas.nl/science/article/pii/S0002914999002118</w:t>
        </w:r>
      </w:hyperlink>
      <w:r>
        <w:rPr>
          <w:color w:val="000000"/>
        </w:rPr>
        <w:t xml:space="preserve">). This is most likely due </w:t>
      </w:r>
      <w:commentRangeStart w:id="6"/>
      <w:r>
        <w:rPr>
          <w:color w:val="000000"/>
        </w:rPr>
        <w:lastRenderedPageBreak/>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6" w:history="1">
        <w:r>
          <w:rPr>
            <w:rStyle w:val="Hyperlink"/>
            <w:color w:val="1155CC"/>
          </w:rPr>
          <w:t>https://www.jci.org/articles/view/10762</w:t>
        </w:r>
      </w:hyperlink>
      <w:r>
        <w:rPr>
          <w:color w:val="000000"/>
        </w:rPr>
        <w:t>). </w:t>
      </w:r>
      <w:commentRangeEnd w:id="6"/>
      <w:r w:rsidR="00B30DE4">
        <w:rPr>
          <w:rStyle w:val="CommentReference"/>
          <w:rFonts w:asciiTheme="minorHAnsi" w:eastAsiaTheme="minorHAnsi" w:hAnsiTheme="minorHAnsi" w:cstheme="minorBidi"/>
          <w:lang w:eastAsia="en-US"/>
        </w:rPr>
        <w:commentReference w:id="6"/>
      </w:r>
    </w:p>
    <w:p w14:paraId="3B6B031D" w14:textId="3E823DC5" w:rsidR="00F42879" w:rsidRPr="00F42879" w:rsidRDefault="00F42879" w:rsidP="003841FB">
      <w:pPr>
        <w:pStyle w:val="NormalWeb"/>
        <w:spacing w:before="0" w:beforeAutospacing="0" w:after="0" w:afterAutospacing="0" w:line="360" w:lineRule="auto"/>
        <w:jc w:val="both"/>
        <w:rPr>
          <w:rStyle w:val="Heading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7"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8"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9"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 xml:space="preserve">diabetes onset. For this reason, this study aims to investigate the differences in the microbiome, host proteome and host metabolome between insulin resistant and insulin sensitive pre diabetics. </w:t>
      </w:r>
      <w:del w:id="7" w:author="Susan Steinbusch-Coort" w:date="2020-06-15T23:28:00Z">
        <w:r w:rsidDel="00A924E5">
          <w:rPr>
            <w:color w:val="000000"/>
          </w:rPr>
          <w:delText>The majority of</w:delText>
        </w:r>
      </w:del>
      <w:ins w:id="8" w:author="Susan Steinbusch-Coort" w:date="2020-06-15T23:28:00Z">
        <w:r w:rsidR="00A924E5">
          <w:rPr>
            <w:color w:val="000000"/>
          </w:rPr>
          <w:t>Most</w:t>
        </w:r>
      </w:ins>
      <w:r>
        <w:rPr>
          <w:color w:val="000000"/>
        </w:rPr>
        <w:t xml:space="preserve"> analyses quantifying these differences will be done using </w:t>
      </w:r>
      <w:commentRangeStart w:id="9"/>
      <w:commentRangeStart w:id="10"/>
      <w:r>
        <w:rPr>
          <w:color w:val="000000"/>
        </w:rPr>
        <w:t>R</w:t>
      </w:r>
      <w:commentRangeEnd w:id="9"/>
      <w:r w:rsidR="00A924E5">
        <w:rPr>
          <w:rStyle w:val="CommentReference"/>
          <w:rFonts w:asciiTheme="minorHAnsi" w:eastAsiaTheme="minorHAnsi" w:hAnsiTheme="minorHAnsi" w:cstheme="minorBidi"/>
          <w:lang w:eastAsia="en-US"/>
        </w:rPr>
        <w:commentReference w:id="9"/>
      </w:r>
      <w:commentRangeEnd w:id="10"/>
      <w:r w:rsidR="00A924E5">
        <w:rPr>
          <w:rStyle w:val="CommentReference"/>
          <w:rFonts w:asciiTheme="minorHAnsi" w:eastAsiaTheme="minorHAnsi" w:hAnsiTheme="minorHAnsi" w:cstheme="minorBidi"/>
          <w:lang w:eastAsia="en-US"/>
        </w:rPr>
        <w:commentReference w:id="10"/>
      </w:r>
      <w:r>
        <w:rPr>
          <w:color w:val="000000"/>
        </w:rPr>
        <w:t>. Additional analyses to understand the biological implications will use pathway analysis, network analysis and taxon enrichment set analysis. From the aforementioned research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6BA972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ins w:id="11" w:author="Susan Steinbusch-Coort" w:date="2020-06-16T11:54:00Z">
        <w:r w:rsidR="009F0C01">
          <w:rPr>
            <w:rFonts w:ascii="Times New Roman" w:eastAsia="Times New Roman" w:hAnsi="Times New Roman" w:cs="Times New Roman"/>
            <w:color w:val="000000"/>
            <w:sz w:val="24"/>
            <w:szCs w:val="24"/>
            <w:lang w:eastAsia="en-GB"/>
          </w:rPr>
          <w:t xml:space="preserve"> (</w:t>
        </w:r>
        <w:commentRangeStart w:id="12"/>
        <w:r w:rsidR="009F0C01">
          <w:rPr>
            <w:rFonts w:ascii="Times New Roman" w:eastAsia="Times New Roman" w:hAnsi="Times New Roman" w:cs="Times New Roman"/>
            <w:color w:val="000000"/>
            <w:sz w:val="24"/>
            <w:szCs w:val="24"/>
            <w:lang w:eastAsia="en-GB"/>
          </w:rPr>
          <w:t>add ref</w:t>
        </w:r>
        <w:commentRangeEnd w:id="12"/>
        <w:r w:rsidR="009F0C01">
          <w:rPr>
            <w:rStyle w:val="CommentReference"/>
          </w:rPr>
          <w:commentReference w:id="12"/>
        </w:r>
        <w:r w:rsidR="009F0C01">
          <w:rPr>
            <w:rFonts w:ascii="Times New Roman" w:eastAsia="Times New Roman" w:hAnsi="Times New Roman" w:cs="Times New Roman"/>
            <w:color w:val="000000"/>
            <w:sz w:val="24"/>
            <w:szCs w:val="24"/>
            <w:lang w:eastAsia="en-GB"/>
          </w:rPr>
          <w:t>)</w:t>
        </w:r>
      </w:ins>
      <w:r w:rsidRPr="00AB7B0F">
        <w:rPr>
          <w:rFonts w:ascii="Times New Roman" w:eastAsia="Times New Roman" w:hAnsi="Times New Roman" w:cs="Times New Roman"/>
          <w:color w:val="000000"/>
          <w:sz w:val="24"/>
          <w:szCs w:val="24"/>
          <w:lang w:eastAsia="en-GB"/>
        </w:rPr>
        <w:t xml:space="preserve">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20"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ins w:id="13" w:author="Susan Steinbusch-Coort" w:date="2020-06-16T11:58:00Z">
        <w:r w:rsidR="009F0C01">
          <w:rPr>
            <w:rFonts w:ascii="Times New Roman" w:eastAsia="Times New Roman" w:hAnsi="Times New Roman" w:cs="Times New Roman"/>
            <w:color w:val="000000"/>
            <w:sz w:val="24"/>
            <w:szCs w:val="24"/>
            <w:lang w:eastAsia="en-GB"/>
          </w:rPr>
          <w:t>The</w:t>
        </w:r>
      </w:ins>
      <w:ins w:id="14" w:author="Susan Steinbusch-Coort" w:date="2020-06-16T12:02:00Z">
        <w:r w:rsidR="006B178A">
          <w:rPr>
            <w:rFonts w:ascii="Times New Roman" w:eastAsia="Times New Roman" w:hAnsi="Times New Roman" w:cs="Times New Roman"/>
            <w:color w:val="000000"/>
            <w:sz w:val="24"/>
            <w:szCs w:val="24"/>
            <w:lang w:eastAsia="en-GB"/>
          </w:rPr>
          <w:t xml:space="preserve"> complete study design </w:t>
        </w:r>
      </w:ins>
      <w:ins w:id="15" w:author="Susan Steinbusch-Coort" w:date="2020-06-16T12:03:00Z">
        <w:r w:rsidR="006B178A">
          <w:rPr>
            <w:rFonts w:ascii="Times New Roman" w:eastAsia="Times New Roman" w:hAnsi="Times New Roman" w:cs="Times New Roman"/>
            <w:color w:val="000000"/>
            <w:sz w:val="24"/>
            <w:szCs w:val="24"/>
            <w:lang w:eastAsia="en-GB"/>
          </w:rPr>
          <w:t xml:space="preserve">of the </w:t>
        </w:r>
        <w:proofErr w:type="spellStart"/>
        <w:r w:rsidR="006B178A" w:rsidRPr="006B178A">
          <w:rPr>
            <w:rFonts w:ascii="Times New Roman" w:eastAsia="Times New Roman" w:hAnsi="Times New Roman" w:cs="Times New Roman"/>
            <w:color w:val="000000"/>
            <w:sz w:val="24"/>
            <w:szCs w:val="24"/>
            <w:lang w:eastAsia="en-GB"/>
          </w:rPr>
          <w:t>iHMP’s</w:t>
        </w:r>
        <w:proofErr w:type="spellEnd"/>
        <w:r w:rsidR="006B178A" w:rsidRPr="006B178A">
          <w:rPr>
            <w:rFonts w:ascii="Times New Roman" w:eastAsia="Times New Roman" w:hAnsi="Times New Roman" w:cs="Times New Roman"/>
            <w:color w:val="000000"/>
            <w:sz w:val="24"/>
            <w:szCs w:val="24"/>
            <w:lang w:eastAsia="en-GB"/>
          </w:rPr>
          <w:t xml:space="preserve"> T2DM project </w:t>
        </w:r>
      </w:ins>
      <w:ins w:id="16" w:author="Susan Steinbusch-Coort" w:date="2020-06-16T12:02:00Z">
        <w:r w:rsidR="006B178A">
          <w:rPr>
            <w:rFonts w:ascii="Times New Roman" w:eastAsia="Times New Roman" w:hAnsi="Times New Roman" w:cs="Times New Roman"/>
            <w:color w:val="000000"/>
            <w:sz w:val="24"/>
            <w:szCs w:val="24"/>
            <w:lang w:eastAsia="en-GB"/>
          </w:rPr>
          <w:t>is shown</w:t>
        </w:r>
      </w:ins>
      <w:ins w:id="17" w:author="Susan Steinbusch-Coort" w:date="2020-06-16T11:58:00Z">
        <w:r w:rsidR="009F0C01">
          <w:rPr>
            <w:rFonts w:ascii="Times New Roman" w:eastAsia="Times New Roman" w:hAnsi="Times New Roman" w:cs="Times New Roman"/>
            <w:color w:val="000000"/>
            <w:sz w:val="24"/>
            <w:szCs w:val="24"/>
            <w:lang w:eastAsia="en-GB"/>
          </w:rPr>
          <w:t xml:space="preserve"> in f</w:t>
        </w:r>
        <w:r w:rsidR="009F0C01" w:rsidRPr="00AB7B0F">
          <w:rPr>
            <w:rFonts w:ascii="Times New Roman" w:eastAsia="Times New Roman" w:hAnsi="Times New Roman" w:cs="Times New Roman"/>
            <w:color w:val="000000"/>
            <w:sz w:val="24"/>
            <w:szCs w:val="24"/>
            <w:lang w:eastAsia="en-GB"/>
          </w:rPr>
          <w:t xml:space="preserve">igure 1. </w:t>
        </w:r>
      </w:ins>
      <w:r w:rsidRPr="00AB7B0F">
        <w:rPr>
          <w:rFonts w:ascii="Times New Roman" w:eastAsia="Times New Roman" w:hAnsi="Times New Roman" w:cs="Times New Roman"/>
          <w:color w:val="000000"/>
          <w:sz w:val="24"/>
          <w:szCs w:val="24"/>
          <w:lang w:eastAsia="en-GB"/>
        </w:rPr>
        <w:t>Subject data consisted of steady-state plasma glucose (</w:t>
      </w:r>
      <w:commentRangeStart w:id="18"/>
      <w:r w:rsidRPr="00AB7B0F">
        <w:rPr>
          <w:rFonts w:ascii="Times New Roman" w:eastAsia="Times New Roman" w:hAnsi="Times New Roman" w:cs="Times New Roman"/>
          <w:color w:val="000000"/>
          <w:sz w:val="24"/>
          <w:szCs w:val="24"/>
          <w:lang w:eastAsia="en-GB"/>
        </w:rPr>
        <w:t>SSPG</w:t>
      </w:r>
      <w:commentRangeEnd w:id="18"/>
      <w:r w:rsidR="009F0C01">
        <w:rPr>
          <w:rStyle w:val="CommentReference"/>
        </w:rPr>
        <w:commentReference w:id="18"/>
      </w:r>
      <w:r w:rsidRPr="00AB7B0F">
        <w:rPr>
          <w:rFonts w:ascii="Times New Roman" w:eastAsia="Times New Roman" w:hAnsi="Times New Roman" w:cs="Times New Roman"/>
          <w:color w:val="000000"/>
          <w:sz w:val="24"/>
          <w:szCs w:val="24"/>
          <w:lang w:eastAsia="en-GB"/>
        </w:rPr>
        <w:t xml:space="preserve">) measurements, race, age, gender, classification as either IR or IS and BMI. Subjects were classified as either IR or IS based on their SSPG measurement: a SSPG &lt; 150 mg/dl was </w:t>
      </w:r>
      <w:del w:id="19" w:author="Susan Steinbusch-Coort" w:date="2020-06-16T11:56:00Z">
        <w:r w:rsidRPr="00AB7B0F" w:rsidDel="009F0C01">
          <w:rPr>
            <w:rFonts w:ascii="Times New Roman" w:eastAsia="Times New Roman" w:hAnsi="Times New Roman" w:cs="Times New Roman"/>
            <w:color w:val="000000"/>
            <w:sz w:val="24"/>
            <w:szCs w:val="24"/>
            <w:lang w:eastAsia="en-GB"/>
          </w:rPr>
          <w:delText xml:space="preserve">deemed </w:delText>
        </w:r>
      </w:del>
      <w:ins w:id="20" w:author="Susan Steinbusch-Coort" w:date="2020-06-16T11:56:00Z">
        <w:r w:rsidR="009F0C01">
          <w:rPr>
            <w:rFonts w:ascii="Times New Roman" w:eastAsia="Times New Roman" w:hAnsi="Times New Roman" w:cs="Times New Roman"/>
            <w:color w:val="000000"/>
            <w:sz w:val="24"/>
            <w:szCs w:val="24"/>
            <w:lang w:eastAsia="en-GB"/>
          </w:rPr>
          <w:t>considered as</w:t>
        </w:r>
        <w:r w:rsidR="009F0C01" w:rsidRPr="00AB7B0F">
          <w:rPr>
            <w:rFonts w:ascii="Times New Roman" w:eastAsia="Times New Roman" w:hAnsi="Times New Roman" w:cs="Times New Roman"/>
            <w:color w:val="000000"/>
            <w:sz w:val="24"/>
            <w:szCs w:val="24"/>
            <w:lang w:eastAsia="en-GB"/>
          </w:rPr>
          <w:t xml:space="preserve"> </w:t>
        </w:r>
      </w:ins>
      <w:r w:rsidRPr="00AB7B0F">
        <w:rPr>
          <w:rFonts w:ascii="Times New Roman" w:eastAsia="Times New Roman" w:hAnsi="Times New Roman" w:cs="Times New Roman"/>
          <w:color w:val="000000"/>
          <w:sz w:val="24"/>
          <w:szCs w:val="24"/>
          <w:lang w:eastAsia="en-GB"/>
        </w:rPr>
        <w:t xml:space="preserve">insulin-sensitive and a SSPG ≥ 150 mg/dl, insulin resistant. Samples were taken every 3 months but this frequency was increased during periods of </w:t>
      </w:r>
      <w:commentRangeStart w:id="21"/>
      <w:r w:rsidRPr="00AB7B0F">
        <w:rPr>
          <w:rFonts w:ascii="Times New Roman" w:eastAsia="Times New Roman" w:hAnsi="Times New Roman" w:cs="Times New Roman"/>
          <w:color w:val="000000"/>
          <w:sz w:val="24"/>
          <w:szCs w:val="24"/>
          <w:lang w:eastAsia="en-GB"/>
        </w:rPr>
        <w:t xml:space="preserve">environmental/medical </w:t>
      </w:r>
      <w:commentRangeEnd w:id="21"/>
      <w:r w:rsidR="009F0C01">
        <w:rPr>
          <w:rStyle w:val="CommentReference"/>
        </w:rPr>
        <w:commentReference w:id="21"/>
      </w:r>
      <w:r w:rsidRPr="00AB7B0F">
        <w:rPr>
          <w:rFonts w:ascii="Times New Roman" w:eastAsia="Times New Roman" w:hAnsi="Times New Roman" w:cs="Times New Roman"/>
          <w:color w:val="000000"/>
          <w:sz w:val="24"/>
          <w:szCs w:val="24"/>
          <w:lang w:eastAsia="en-GB"/>
        </w:rPr>
        <w:t xml:space="preserve">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ins w:id="22" w:author="Susan Steinbusch-Coort" w:date="2020-06-16T11:58:00Z">
        <w:r w:rsidR="009F0C01">
          <w:rPr>
            <w:rFonts w:ascii="Times New Roman" w:eastAsia="Times New Roman" w:hAnsi="Times New Roman" w:cs="Times New Roman"/>
            <w:color w:val="000000"/>
            <w:sz w:val="24"/>
            <w:szCs w:val="24"/>
            <w:lang w:eastAsia="en-GB"/>
          </w:rPr>
          <w:t xml:space="preserve">. </w:t>
        </w:r>
      </w:ins>
      <w:del w:id="23" w:author="Susan Steinbusch-Coort" w:date="2020-06-16T11:57:00Z">
        <w:r w:rsidRPr="00AB7B0F" w:rsidDel="009F0C01">
          <w:rPr>
            <w:rFonts w:ascii="Times New Roman" w:eastAsia="Times New Roman" w:hAnsi="Times New Roman" w:cs="Times New Roman"/>
            <w:color w:val="000000"/>
            <w:sz w:val="24"/>
            <w:szCs w:val="24"/>
            <w:lang w:eastAsia="en-GB"/>
          </w:rPr>
          <w:delText>. (</w:delText>
        </w:r>
      </w:del>
      <w:del w:id="24" w:author="Susan Steinbusch-Coort" w:date="2020-06-16T11:58:00Z">
        <w:r w:rsidRPr="00AB7B0F" w:rsidDel="009F0C01">
          <w:rPr>
            <w:rFonts w:ascii="Times New Roman" w:eastAsia="Times New Roman" w:hAnsi="Times New Roman" w:cs="Times New Roman"/>
            <w:color w:val="000000"/>
            <w:sz w:val="24"/>
            <w:szCs w:val="24"/>
            <w:lang w:eastAsia="en-GB"/>
          </w:rPr>
          <w:delText xml:space="preserve">Figure 1). </w:delText>
        </w:r>
      </w:del>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21"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22"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23"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79F1EC40"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w:t>
      </w:r>
      <w:ins w:id="25" w:author="Susan Steinbusch-Coort" w:date="2020-06-16T12:03:00Z">
        <w:r w:rsidR="006B178A">
          <w:rPr>
            <w:rFonts w:ascii="Times New Roman" w:eastAsia="Times New Roman" w:hAnsi="Times New Roman" w:cs="Times New Roman"/>
            <w:i/>
            <w:iCs/>
            <w:color w:val="000000"/>
            <w:sz w:val="24"/>
            <w:szCs w:val="24"/>
            <w:lang w:eastAsia="en-GB"/>
          </w:rPr>
          <w:t xml:space="preserve"> (add unit)</w:t>
        </w:r>
      </w:ins>
      <w:r w:rsidRPr="00AB7B0F">
        <w:rPr>
          <w:rFonts w:ascii="Times New Roman" w:eastAsia="Times New Roman" w:hAnsi="Times New Roman" w:cs="Times New Roman"/>
          <w:i/>
          <w:iCs/>
          <w:color w:val="000000"/>
          <w:sz w:val="24"/>
          <w:szCs w:val="24"/>
          <w:lang w:eastAsia="en-GB"/>
        </w:rPr>
        <w:t>.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3572E45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w:t>
      </w:r>
      <w:del w:id="26" w:author="Susan Steinbusch-Coort" w:date="2020-06-16T12:03:00Z">
        <w:r w:rsidRPr="00AB7B0F" w:rsidDel="00291BA3">
          <w:rPr>
            <w:rFonts w:ascii="Times New Roman" w:eastAsia="Times New Roman" w:hAnsi="Times New Roman" w:cs="Times New Roman"/>
            <w:color w:val="000000"/>
            <w:sz w:val="24"/>
            <w:szCs w:val="24"/>
            <w:lang w:eastAsia="en-GB"/>
          </w:rPr>
          <w:delText xml:space="preserve">this </w:delText>
        </w:r>
      </w:del>
      <w:ins w:id="27" w:author="Susan Steinbusch-Coort" w:date="2020-06-16T12:03:00Z">
        <w:r w:rsidR="00291BA3">
          <w:rPr>
            <w:rFonts w:ascii="Times New Roman" w:eastAsia="Times New Roman" w:hAnsi="Times New Roman" w:cs="Times New Roman"/>
            <w:color w:val="000000"/>
            <w:sz w:val="24"/>
            <w:szCs w:val="24"/>
            <w:lang w:eastAsia="en-GB"/>
          </w:rPr>
          <w:t xml:space="preserve">present </w:t>
        </w:r>
      </w:ins>
      <w:r w:rsidRPr="00AB7B0F">
        <w:rPr>
          <w:rFonts w:ascii="Times New Roman" w:eastAsia="Times New Roman" w:hAnsi="Times New Roman" w:cs="Times New Roman"/>
          <w:color w:val="000000"/>
          <w:sz w:val="24"/>
          <w:szCs w:val="24"/>
          <w:lang w:eastAsia="en-GB"/>
        </w:rPr>
        <w:t xml:space="preserve">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commentRangeStart w:id="28"/>
      <w:r w:rsidRPr="00AB7B0F">
        <w:rPr>
          <w:rFonts w:ascii="Times New Roman" w:eastAsia="Times New Roman" w:hAnsi="Times New Roman" w:cs="Times New Roman"/>
          <w:color w:val="000000"/>
          <w:sz w:val="24"/>
          <w:szCs w:val="24"/>
          <w:lang w:eastAsia="en-GB"/>
        </w:rPr>
        <w:t xml:space="preserve">3 omics datasets </w:t>
      </w:r>
      <w:commentRangeEnd w:id="28"/>
      <w:r w:rsidR="00291BA3">
        <w:rPr>
          <w:rStyle w:val="CommentReference"/>
        </w:rPr>
        <w:commentReference w:id="28"/>
      </w:r>
      <w:r w:rsidRPr="00AB7B0F">
        <w:rPr>
          <w:rFonts w:ascii="Times New Roman" w:eastAsia="Times New Roman" w:hAnsi="Times New Roman" w:cs="Times New Roman"/>
          <w:color w:val="000000"/>
          <w:sz w:val="24"/>
          <w:szCs w:val="24"/>
          <w:lang w:eastAsia="en-GB"/>
        </w:rPr>
        <w:t>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commentRangeStart w:id="29"/>
      <w:r w:rsidRPr="00AB7B0F">
        <w:rPr>
          <w:rFonts w:ascii="Times New Roman" w:eastAsia="Times New Roman" w:hAnsi="Times New Roman" w:cs="Times New Roman"/>
          <w:color w:val="auto"/>
          <w:sz w:val="24"/>
          <w:szCs w:val="24"/>
          <w:lang w:eastAsia="en-GB"/>
        </w:rPr>
        <w:t>Proteomic and metabolomic data</w:t>
      </w:r>
      <w:commentRangeEnd w:id="29"/>
      <w:r w:rsidR="003E75E8">
        <w:rPr>
          <w:rStyle w:val="CommentReference"/>
          <w:rFonts w:asciiTheme="minorHAnsi" w:eastAsiaTheme="minorHAnsi" w:hAnsiTheme="minorHAnsi" w:cstheme="minorBidi"/>
          <w:i w:val="0"/>
          <w:iCs w:val="0"/>
          <w:color w:val="auto"/>
        </w:rPr>
        <w:commentReference w:id="29"/>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w:t>
      </w:r>
      <w:commentRangeStart w:id="30"/>
      <w:r w:rsidRPr="00AB7B0F">
        <w:rPr>
          <w:rFonts w:ascii="Times New Roman" w:eastAsia="Times New Roman" w:hAnsi="Times New Roman" w:cs="Times New Roman"/>
          <w:color w:val="000000"/>
          <w:sz w:val="24"/>
          <w:szCs w:val="24"/>
          <w:lang w:eastAsia="en-GB"/>
        </w:rPr>
        <w:t>classified subjects</w:t>
      </w:r>
      <w:commentRangeEnd w:id="30"/>
      <w:r w:rsidR="00291BA3">
        <w:rPr>
          <w:rStyle w:val="CommentReference"/>
        </w:rPr>
        <w:commentReference w:id="30"/>
      </w:r>
      <w:r w:rsidRPr="00AB7B0F">
        <w:rPr>
          <w:rFonts w:ascii="Times New Roman" w:eastAsia="Times New Roman" w:hAnsi="Times New Roman" w:cs="Times New Roman"/>
          <w:color w:val="000000"/>
          <w:sz w:val="24"/>
          <w:szCs w:val="24"/>
          <w:lang w:eastAsia="en-GB"/>
        </w:rPr>
        <w:t xml:space="preserve">. These samples from each subject were then averaged together per </w:t>
      </w:r>
      <w:commentRangeStart w:id="31"/>
      <w:r w:rsidRPr="00AB7B0F">
        <w:rPr>
          <w:rFonts w:ascii="Times New Roman" w:eastAsia="Times New Roman" w:hAnsi="Times New Roman" w:cs="Times New Roman"/>
          <w:color w:val="000000"/>
          <w:sz w:val="24"/>
          <w:szCs w:val="24"/>
          <w:lang w:eastAsia="en-GB"/>
        </w:rPr>
        <w:t>compound</w:t>
      </w:r>
      <w:commentRangeEnd w:id="31"/>
      <w:r w:rsidR="00291BA3">
        <w:rPr>
          <w:rStyle w:val="CommentReference"/>
        </w:rPr>
        <w:commentReference w:id="31"/>
      </w:r>
      <w:r w:rsidRPr="00AB7B0F">
        <w:rPr>
          <w:rFonts w:ascii="Times New Roman" w:eastAsia="Times New Roman" w:hAnsi="Times New Roman" w:cs="Times New Roman"/>
          <w:color w:val="000000"/>
          <w:sz w:val="24"/>
          <w:szCs w:val="24"/>
          <w:lang w:eastAsia="en-GB"/>
        </w:rPr>
        <w:t xml:space="preserve">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494AD19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w:t>
      </w:r>
      <w:del w:id="32" w:author="Susan Steinbusch-Coort" w:date="2020-06-16T12:09:00Z">
        <w:r w:rsidRPr="00AB7B0F" w:rsidDel="003E75E8">
          <w:rPr>
            <w:rFonts w:ascii="Times New Roman" w:eastAsia="Times New Roman" w:hAnsi="Times New Roman" w:cs="Times New Roman"/>
            <w:color w:val="000000"/>
            <w:sz w:val="24"/>
            <w:szCs w:val="24"/>
            <w:lang w:eastAsia="en-GB"/>
          </w:rPr>
          <w:delText>for whom an</w:delText>
        </w:r>
      </w:del>
      <w:ins w:id="33" w:author="Susan Steinbusch-Coort" w:date="2020-06-16T12:09:00Z">
        <w:r w:rsidR="003E75E8">
          <w:rPr>
            <w:rFonts w:ascii="Times New Roman" w:eastAsia="Times New Roman" w:hAnsi="Times New Roman" w:cs="Times New Roman"/>
            <w:color w:val="000000"/>
            <w:sz w:val="24"/>
            <w:szCs w:val="24"/>
            <w:lang w:eastAsia="en-GB"/>
          </w:rPr>
          <w:t>annotat</w:t>
        </w:r>
      </w:ins>
      <w:ins w:id="34" w:author="Susan Steinbusch-Coort" w:date="2020-06-16T12:10:00Z">
        <w:r w:rsidR="003E75E8">
          <w:rPr>
            <w:rFonts w:ascii="Times New Roman" w:eastAsia="Times New Roman" w:hAnsi="Times New Roman" w:cs="Times New Roman"/>
            <w:color w:val="000000"/>
            <w:sz w:val="24"/>
            <w:szCs w:val="24"/>
            <w:lang w:eastAsia="en-GB"/>
          </w:rPr>
          <w:t>ed with an</w:t>
        </w:r>
      </w:ins>
      <w:r w:rsidRPr="00AB7B0F">
        <w:rPr>
          <w:rFonts w:ascii="Times New Roman" w:eastAsia="Times New Roman" w:hAnsi="Times New Roman" w:cs="Times New Roman"/>
          <w:color w:val="000000"/>
          <w:sz w:val="24"/>
          <w:szCs w:val="24"/>
          <w:lang w:eastAsia="en-GB"/>
        </w:rPr>
        <w:t xml:space="preserve"> HMDB</w:t>
      </w:r>
      <w:ins w:id="35" w:author="Susan Steinbusch-Coort" w:date="2020-06-16T12:09:00Z">
        <w:r w:rsidR="003E75E8">
          <w:rPr>
            <w:rFonts w:ascii="Times New Roman" w:eastAsia="Times New Roman" w:hAnsi="Times New Roman" w:cs="Times New Roman"/>
            <w:color w:val="000000"/>
            <w:sz w:val="24"/>
            <w:szCs w:val="24"/>
            <w:lang w:eastAsia="en-GB"/>
          </w:rPr>
          <w:t xml:space="preserve"> (human metabolite database)</w:t>
        </w:r>
      </w:ins>
      <w:r w:rsidRPr="00AB7B0F">
        <w:rPr>
          <w:rFonts w:ascii="Times New Roman" w:eastAsia="Times New Roman" w:hAnsi="Times New Roman" w:cs="Times New Roman"/>
          <w:color w:val="000000"/>
          <w:sz w:val="24"/>
          <w:szCs w:val="24"/>
          <w:lang w:eastAsia="en-GB"/>
        </w:rPr>
        <w:t xml:space="preserve"> </w:t>
      </w:r>
      <w:r w:rsidR="00293C82">
        <w:rPr>
          <w:rFonts w:ascii="Times New Roman" w:eastAsia="Times New Roman" w:hAnsi="Times New Roman" w:cs="Times New Roman"/>
          <w:color w:val="000000"/>
          <w:sz w:val="24"/>
          <w:szCs w:val="24"/>
          <w:lang w:eastAsia="en-GB"/>
        </w:rPr>
        <w:t>(</w:t>
      </w:r>
      <w:hyperlink r:id="rId25"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t>
      </w:r>
      <w:del w:id="36" w:author="Susan Steinbusch-Coort" w:date="2020-06-16T12:10:00Z">
        <w:r w:rsidRPr="00AB7B0F" w:rsidDel="003E75E8">
          <w:rPr>
            <w:rFonts w:ascii="Times New Roman" w:eastAsia="Times New Roman" w:hAnsi="Times New Roman" w:cs="Times New Roman"/>
            <w:color w:val="000000"/>
            <w:sz w:val="24"/>
            <w:szCs w:val="24"/>
            <w:lang w:eastAsia="en-GB"/>
          </w:rPr>
          <w:delText xml:space="preserve">was specified </w:delText>
        </w:r>
      </w:del>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w:t>
      </w:r>
      <w:commentRangeStart w:id="37"/>
      <w:r w:rsidRPr="00AB7B0F">
        <w:rPr>
          <w:rFonts w:ascii="Times New Roman" w:eastAsia="Times New Roman" w:hAnsi="Times New Roman" w:cs="Times New Roman"/>
          <w:color w:val="000000"/>
          <w:sz w:val="24"/>
          <w:szCs w:val="24"/>
          <w:lang w:eastAsia="en-GB"/>
        </w:rPr>
        <w:t>these identifiers are needed in the follow-up analysis</w:t>
      </w:r>
      <w:commentRangeEnd w:id="37"/>
      <w:r w:rsidR="003E75E8">
        <w:rPr>
          <w:rStyle w:val="CommentReference"/>
        </w:rPr>
        <w:commentReference w:id="37"/>
      </w:r>
      <w:r w:rsidRPr="00AB7B0F">
        <w:rPr>
          <w:rFonts w:ascii="Times New Roman" w:eastAsia="Times New Roman" w:hAnsi="Times New Roman" w:cs="Times New Roman"/>
          <w:color w:val="000000"/>
          <w:sz w:val="24"/>
          <w:szCs w:val="24"/>
          <w:lang w:eastAsia="en-GB"/>
        </w:rPr>
        <w:t xml:space="preserve">. The resulting dataset was </w:t>
      </w:r>
      <w:commentRangeStart w:id="38"/>
      <w:r w:rsidRPr="00AB7B0F">
        <w:rPr>
          <w:rFonts w:ascii="Times New Roman" w:eastAsia="Times New Roman" w:hAnsi="Times New Roman" w:cs="Times New Roman"/>
          <w:color w:val="000000"/>
          <w:sz w:val="24"/>
          <w:szCs w:val="24"/>
          <w:lang w:eastAsia="en-GB"/>
        </w:rPr>
        <w:t xml:space="preserve">normalized by variance stabilization </w:t>
      </w:r>
      <w:commentRangeEnd w:id="38"/>
      <w:r w:rsidR="003E75E8">
        <w:rPr>
          <w:rStyle w:val="CommentReference"/>
        </w:rPr>
        <w:commentReference w:id="38"/>
      </w:r>
      <w:r w:rsidRPr="00AB7B0F">
        <w:rPr>
          <w:rFonts w:ascii="Times New Roman" w:eastAsia="Times New Roman" w:hAnsi="Times New Roman" w:cs="Times New Roman"/>
          <w:color w:val="000000"/>
          <w:sz w:val="24"/>
          <w:szCs w:val="24"/>
          <w:lang w:eastAsia="en-GB"/>
        </w:rPr>
        <w:t xml:space="preserve">using the MetaboDiff package </w:t>
      </w:r>
      <w:r w:rsidR="00B07C14">
        <w:rPr>
          <w:rFonts w:ascii="Times New Roman" w:eastAsia="Times New Roman" w:hAnsi="Times New Roman" w:cs="Times New Roman"/>
          <w:color w:val="000000"/>
          <w:sz w:val="24"/>
          <w:szCs w:val="24"/>
          <w:lang w:eastAsia="en-GB"/>
        </w:rPr>
        <w:t>(</w:t>
      </w:r>
      <w:hyperlink r:id="rId26"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commentRangeStart w:id="39"/>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w:t>
      </w:r>
      <w:commentRangeEnd w:id="39"/>
      <w:r w:rsidR="003E75E8">
        <w:rPr>
          <w:rStyle w:val="CommentReference"/>
        </w:rPr>
        <w:commentReference w:id="39"/>
      </w:r>
      <w:r w:rsidRPr="00AB7B0F">
        <w:rPr>
          <w:rFonts w:ascii="Times New Roman" w:eastAsia="Times New Roman" w:hAnsi="Times New Roman" w:cs="Times New Roman"/>
          <w:color w:val="000000"/>
          <w:sz w:val="24"/>
          <w:szCs w:val="24"/>
          <w:lang w:eastAsia="en-GB"/>
        </w:rPr>
        <w:t xml:space="preserve">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7"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8"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r w:rsidR="00001DCC" w:rsidRPr="00001DCC">
        <w:rPr>
          <w:rFonts w:ascii="Times New Roman" w:hAnsi="Times New Roman" w:cs="Times New Roman"/>
          <w:sz w:val="24"/>
          <w:szCs w:val="24"/>
          <w:bdr w:val="none" w:sz="0" w:space="0" w:color="auto" w:frame="1"/>
        </w:rPr>
        <w:t>vegan:Community</w:t>
      </w:r>
      <w:proofErr w:type="spell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G.K.(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MetaboDiff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Andreas Mock (2020). MetaboDiff: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9"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30"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PathVisio.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31"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PathVisio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32"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33"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4"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5"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6"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7"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fter making the metagenomic and metabolomic datafiles consistent in order to run the integrative analysis,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sidRPr="00C36B3D">
        <w:rPr>
          <w:rFonts w:ascii="Times New Roman" w:eastAsia="Times New Roman" w:hAnsi="Times New Roman" w:cs="Times New Roman"/>
          <w:color w:val="000000"/>
          <w:sz w:val="24"/>
          <w:szCs w:val="24"/>
          <w:lang w:eastAsia="en-GB"/>
        </w:rPr>
        <w:t>phyloseq</w:t>
      </w:r>
      <w:proofErr w:type="spellEnd"/>
      <w:r w:rsidRPr="00C36B3D">
        <w:rPr>
          <w:rFonts w:ascii="Times New Roman" w:eastAsia="Times New Roman" w:hAnsi="Times New Roman" w:cs="Times New Roman"/>
          <w:color w:val="000000"/>
          <w:sz w:val="24"/>
          <w:szCs w:val="24"/>
          <w:lang w:eastAsia="en-GB"/>
        </w:rPr>
        <w:t xml:space="preserve">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This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0.932).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w:t>
      </w:r>
      <w:proofErr w:type="spellStart"/>
      <w:r w:rsidRPr="00C36B3D">
        <w:rPr>
          <w:rFonts w:ascii="Times New Roman" w:eastAsia="Times New Roman" w:hAnsi="Times New Roman" w:cs="Times New Roman"/>
          <w:i/>
          <w:iCs/>
          <w:color w:val="000000"/>
          <w:sz w:val="24"/>
          <w:szCs w:val="24"/>
          <w:lang w:eastAsia="en-GB"/>
        </w:rPr>
        <w:t>PCoA</w:t>
      </w:r>
      <w:proofErr w:type="spellEnd"/>
      <w:r w:rsidRPr="00C36B3D">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Actinobacteria (Figure 4.A) and Firmicutes (Figure 4.C) both being slightly more abundant and the Proteobacteria (Figure 4.D) slightly less abundant in the IR condition. However, only the differences in the Firmicutes and Proteobacteria phyla were significant (p = 0.009 and p &lt; 0.0001,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More notable differences were seen for the remaining phyla. The Bacteroidetes were less abundant in the IR samples compared to the IS samples (Figure 4.B) while the </w:t>
      </w:r>
      <w:proofErr w:type="spellStart"/>
      <w:r w:rsidRPr="00C36B3D">
        <w:rPr>
          <w:rFonts w:ascii="Times New Roman" w:eastAsia="Times New Roman" w:hAnsi="Times New Roman" w:cs="Times New Roman"/>
          <w:color w:val="000000"/>
          <w:sz w:val="24"/>
          <w:szCs w:val="24"/>
          <w:lang w:eastAsia="en-GB"/>
        </w:rPr>
        <w:t>Verrucomicrobia</w:t>
      </w:r>
      <w:proofErr w:type="spellEnd"/>
      <w:r w:rsidRPr="00C36B3D">
        <w:rPr>
          <w:rFonts w:ascii="Times New Roman" w:eastAsia="Times New Roman" w:hAnsi="Times New Roman" w:cs="Times New Roman"/>
          <w:color w:val="000000"/>
          <w:sz w:val="24"/>
          <w:szCs w:val="24"/>
          <w:lang w:eastAsia="en-GB"/>
        </w:rPr>
        <w:t xml:space="preserve">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01A14A45" w14:textId="367F6FB1"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dentified in order to try recognise the microbes contributing the most to the metagenomic differences between the 2 groups. The majority (70%) of these microbes belonged to the Firmicutes phylum. 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proofErr w:type="spellStart"/>
      <w:r w:rsidRPr="00C36B3D">
        <w:rPr>
          <w:rFonts w:ascii="Times New Roman" w:eastAsia="Times New Roman" w:hAnsi="Times New Roman" w:cs="Times New Roman"/>
          <w:color w:val="000000"/>
          <w:sz w:val="24"/>
          <w:szCs w:val="24"/>
          <w:lang w:eastAsia="en-GB"/>
        </w:rPr>
        <w:t>Ruminoccocus</w:t>
      </w:r>
      <w:proofErr w:type="spellEnd"/>
      <w:r w:rsidRPr="00C36B3D">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Pr="00C36B3D">
        <w:rPr>
          <w:rFonts w:ascii="Times New Roman" w:eastAsia="Times New Roman" w:hAnsi="Times New Roman" w:cs="Times New Roman"/>
          <w:color w:val="000000"/>
          <w:sz w:val="24"/>
          <w:szCs w:val="24"/>
          <w:lang w:eastAsia="en-GB"/>
        </w:rPr>
        <w:t>Lachnospira</w:t>
      </w:r>
      <w:proofErr w:type="spellEnd"/>
      <w:r w:rsidRPr="00C36B3D">
        <w:rPr>
          <w:rFonts w:ascii="Times New Roman" w:eastAsia="Times New Roman" w:hAnsi="Times New Roman" w:cs="Times New Roman"/>
          <w:color w:val="000000"/>
          <w:sz w:val="24"/>
          <w:szCs w:val="24"/>
          <w:lang w:eastAsia="en-GB"/>
        </w:rPr>
        <w:t>.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EE63708"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w:t>
      </w:r>
      <w:proofErr w:type="spellStart"/>
      <w:r w:rsidRPr="00C36B3D">
        <w:rPr>
          <w:rFonts w:ascii="Times New Roman" w:eastAsia="Times New Roman" w:hAnsi="Times New Roman" w:cs="Times New Roman"/>
          <w:color w:val="000000"/>
          <w:sz w:val="24"/>
          <w:szCs w:val="24"/>
          <w:lang w:eastAsia="en-GB"/>
        </w:rPr>
        <w:t>limma</w:t>
      </w:r>
      <w:proofErr w:type="spellEnd"/>
      <w:r w:rsidRPr="00C36B3D">
        <w:rPr>
          <w:rFonts w:ascii="Times New Roman" w:eastAsia="Times New Roman" w:hAnsi="Times New Roman" w:cs="Times New Roman"/>
          <w:color w:val="000000"/>
          <w:sz w:val="24"/>
          <w:szCs w:val="24"/>
          <w:lang w:eastAsia="en-GB"/>
        </w:rPr>
        <w:t>, 23 proteins were deemed to be significantly altered in the IR condition compared to the IS condition based on p-value. 13 of these proteins were more abundant in the IR subjects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and 10,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w:t>
      </w:r>
      <w:r w:rsidRPr="00C36B3D">
        <w:rPr>
          <w:rFonts w:ascii="Times New Roman" w:eastAsia="Times New Roman" w:hAnsi="Times New Roman" w:cs="Times New Roman"/>
          <w:color w:val="000000"/>
          <w:sz w:val="24"/>
          <w:szCs w:val="24"/>
          <w:shd w:val="clear" w:color="auto" w:fill="FFFF00"/>
          <w:lang w:eastAsia="en-GB"/>
        </w:rPr>
        <w:t>(Appendix 4)</w:t>
      </w:r>
      <w:r w:rsidRPr="00C36B3D">
        <w:rPr>
          <w:rFonts w:ascii="Times New Roman" w:eastAsia="Times New Roman" w:hAnsi="Times New Roman" w:cs="Times New Roman"/>
          <w:color w:val="000000"/>
          <w:sz w:val="24"/>
          <w:szCs w:val="24"/>
          <w:lang w:eastAsia="en-GB"/>
        </w:rPr>
        <w:t xml:space="preserve">. When a sufficient change was deemed to be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50 or &lt; -0.50, 3 of the significantly altered proteins </w:t>
      </w:r>
      <w:r w:rsidR="000308D3">
        <w:rPr>
          <w:rFonts w:ascii="Times New Roman" w:eastAsia="Times New Roman" w:hAnsi="Times New Roman" w:cs="Times New Roman"/>
          <w:color w:val="000000"/>
          <w:sz w:val="24"/>
          <w:szCs w:val="24"/>
          <w:lang w:eastAsia="en-GB"/>
        </w:rPr>
        <w:t>remained</w:t>
      </w:r>
      <w:r w:rsidRPr="00C36B3D">
        <w:rPr>
          <w:rFonts w:ascii="Times New Roman" w:eastAsia="Times New Roman" w:hAnsi="Times New Roman" w:cs="Times New Roman"/>
          <w:color w:val="000000"/>
          <w:sz w:val="24"/>
          <w:szCs w:val="24"/>
          <w:lang w:eastAsia="en-GB"/>
        </w:rPr>
        <w:t>: LPA and SHBG were both less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624). Despite these proteins having significant p-values, it should be noted that non possessed a significant adjusted p-value.</w:t>
      </w:r>
    </w:p>
    <w:p w14:paraId="4D6B2119" w14:textId="165EF18A"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n the other hand, the DA using MetaboDiff generated 40 metabolites whose abundances were significantly altered (p &lt; 0.05) in the IR group compared to the IS group: 21 were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and 19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w:t>
      </w:r>
      <w:r w:rsidRPr="00C36B3D">
        <w:rPr>
          <w:rFonts w:ascii="Times New Roman" w:eastAsia="Times New Roman" w:hAnsi="Times New Roman" w:cs="Times New Roman"/>
          <w:color w:val="000000"/>
          <w:sz w:val="24"/>
          <w:szCs w:val="24"/>
          <w:shd w:val="clear" w:color="auto" w:fill="FFFF00"/>
          <w:lang w:eastAsia="en-GB"/>
        </w:rPr>
        <w:t>(Appendix 5)</w:t>
      </w:r>
      <w:r w:rsidRPr="00C36B3D">
        <w:rPr>
          <w:rFonts w:ascii="Times New Roman" w:eastAsia="Times New Roman" w:hAnsi="Times New Roman" w:cs="Times New Roman"/>
          <w:color w:val="000000"/>
          <w:sz w:val="24"/>
          <w:szCs w:val="24"/>
          <w:lang w:eastAsia="en-GB"/>
        </w:rPr>
        <w:t xml:space="preserve">. Based on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9 out of the 21 less abundant metabolites and 3 out of the 19 more abundant metabolites were sufficiently changed (Table 1). Unlike the results of the proteomic DA, 7 metabolites possessed a significant adjusted p-value with 5 also having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lastRenderedPageBreak/>
        <w:t xml:space="preserve">suggesting a sufficient change in abundance (Table 1). The remaining 2 metabolites with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were HMDB02759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327) and HMDB00705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212). </w:t>
      </w:r>
    </w:p>
    <w:p w14:paraId="21E1A50F" w14:textId="0C986DDA"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1: table specifying the sufficiently less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gt; 0.05, red cells) metabolites as determined by the differential analysis (DA) using MetaboDiff. The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B30D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B30D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B30D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w:t>
            </w:r>
            <w:proofErr w:type="spellEnd"/>
            <w:r w:rsidRPr="00C36B3D">
              <w:rPr>
                <w:rFonts w:ascii="Times New Roman" w:eastAsia="Times New Roman" w:hAnsi="Times New Roman" w:cs="Times New Roman"/>
                <w:color w:val="000000"/>
                <w:sz w:val="24"/>
                <w:szCs w:val="24"/>
                <w:lang w:eastAsia="en-GB"/>
              </w:rPr>
              <w:t>(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B30D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B30D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B30D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B30D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B30D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B30D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B30D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B30D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r>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ed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w:t>
      </w:r>
    </w:p>
    <w:p w14:paraId="6C58D47D"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The majority of the </w:t>
      </w:r>
      <w:r w:rsidRPr="00C36B3D">
        <w:rPr>
          <w:rFonts w:ascii="Times New Roman" w:eastAsia="Times New Roman" w:hAnsi="Times New Roman" w:cs="Times New Roman"/>
          <w:color w:val="000000"/>
          <w:sz w:val="24"/>
          <w:szCs w:val="24"/>
          <w:lang w:eastAsia="en-GB"/>
        </w:rPr>
        <w:lastRenderedPageBreak/>
        <w:t>significantly altered pathways involved metabolites that met the expression criteria but none of these pathways contained both proteins and metabolites with a p &lt; 0.05 (Table 2).</w:t>
      </w:r>
    </w:p>
    <w:p w14:paraId="26DCA6BD" w14:textId="77777777" w:rsidR="003841FB" w:rsidRPr="00C36B3D" w:rsidRDefault="003841FB" w:rsidP="003841FB">
      <w:pPr>
        <w:spacing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indicate </w:t>
      </w:r>
      <w:r w:rsidRPr="00C36B3D">
        <w:rPr>
          <w:rFonts w:ascii="Times New Roman" w:eastAsia="Times New Roman" w:hAnsi="Times New Roman" w:cs="Times New Roman"/>
          <w:color w:val="000000"/>
          <w:sz w:val="24"/>
          <w:szCs w:val="24"/>
          <w:lang w:eastAsia="en-GB"/>
        </w:rPr>
        <w:t>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w:t>
            </w:r>
            <w:proofErr w:type="spellStart"/>
            <w:r w:rsidRPr="00C36B3D">
              <w:rPr>
                <w:rFonts w:ascii="Times New Roman" w:eastAsia="Times New Roman" w:hAnsi="Times New Roman" w:cs="Times New Roman"/>
                <w:color w:val="000000"/>
                <w:sz w:val="24"/>
                <w:szCs w:val="24"/>
                <w:lang w:eastAsia="en-GB"/>
              </w:rPr>
              <w:t>ChE</w:t>
            </w:r>
            <w:proofErr w:type="spellEnd"/>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IL-1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Phosphodiesterases</w:t>
            </w:r>
            <w:proofErr w:type="spellEnd"/>
            <w:r w:rsidRPr="00C36B3D">
              <w:rPr>
                <w:rFonts w:ascii="Times New Roman" w:eastAsia="Times New Roman" w:hAnsi="Times New Roman" w:cs="Times New Roman"/>
                <w:color w:val="000000"/>
                <w:sz w:val="24"/>
                <w:szCs w:val="24"/>
                <w:lang w:eastAsia="en-GB"/>
              </w:rPr>
              <w:t xml:space="preserve">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shd w:val="clear" w:color="auto" w:fill="FFFFFF"/>
                <w:lang w:eastAsia="en-GB"/>
              </w:rPr>
              <w:t>Sphinganine</w:t>
            </w:r>
            <w:proofErr w:type="spellEnd"/>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Vitamin D-sensitive calcium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3: List of significantly altered pathways ( p &lt; 0.05) from the combined pathway analysis using </w:t>
      </w:r>
      <w:proofErr w:type="spellStart"/>
      <w:r w:rsidRPr="00C36B3D">
        <w:rPr>
          <w:rFonts w:ascii="Times New Roman" w:eastAsia="Times New Roman" w:hAnsi="Times New Roman" w:cs="Times New Roman"/>
          <w:i/>
          <w:iCs/>
          <w:color w:val="000000"/>
          <w:sz w:val="24"/>
          <w:szCs w:val="24"/>
          <w:lang w:eastAsia="en-GB"/>
        </w:rPr>
        <w:t>MetaboAnalyst</w:t>
      </w:r>
      <w:proofErr w:type="spellEnd"/>
      <w:r w:rsidRPr="00C36B3D">
        <w:rPr>
          <w:rFonts w:ascii="Times New Roman" w:eastAsia="Times New Roman" w:hAnsi="Times New Roman" w:cs="Times New Roman"/>
          <w:i/>
          <w:iCs/>
          <w:color w:val="000000"/>
          <w:sz w:val="24"/>
          <w:szCs w:val="24"/>
          <w:lang w:eastAsia="en-GB"/>
        </w:rPr>
        <w: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B30D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B30D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B30DE4">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B30DE4">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Sphinganine</w:t>
            </w:r>
            <w:proofErr w:type="spellEnd"/>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B30DE4">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B30DE4">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by this </w:t>
      </w:r>
      <w:r w:rsidRPr="00C36B3D">
        <w:rPr>
          <w:rFonts w:ascii="Times New Roman" w:eastAsia="Times New Roman" w:hAnsi="Times New Roman" w:cs="Times New Roman"/>
          <w:color w:val="000000"/>
          <w:sz w:val="24"/>
          <w:szCs w:val="24"/>
          <w:lang w:eastAsia="en-GB"/>
        </w:rPr>
        <w:lastRenderedPageBreak/>
        <w:t>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nalysis of which features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 </w:t>
      </w:r>
    </w:p>
    <w:p w14:paraId="5A497275" w14:textId="56A2BA8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 xml:space="preserve">microbes were Firmicutes. This coincides with the majority of the taxa contributing most to the metagenomic separation of the IR and IS group (Figure 5). 6 of these 13 Firmicutes were </w:t>
      </w:r>
      <w:proofErr w:type="spellStart"/>
      <w:r w:rsidRPr="00C36B3D">
        <w:rPr>
          <w:rFonts w:ascii="Times New Roman" w:eastAsia="Times New Roman" w:hAnsi="Times New Roman" w:cs="Times New Roman"/>
          <w:color w:val="000000"/>
          <w:sz w:val="24"/>
          <w:szCs w:val="24"/>
          <w:lang w:eastAsia="en-GB"/>
        </w:rPr>
        <w:t>Faecalibacterium</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ausnitzii</w:t>
      </w:r>
      <w:proofErr w:type="spellEnd"/>
      <w:r w:rsidRPr="00C36B3D">
        <w:rPr>
          <w:rFonts w:ascii="Times New Roman" w:eastAsia="Times New Roman" w:hAnsi="Times New Roman" w:cs="Times New Roman"/>
          <w:color w:val="000000"/>
          <w:sz w:val="24"/>
          <w:szCs w:val="24"/>
          <w:lang w:eastAsia="en-GB"/>
        </w:rPr>
        <w:t xml:space="preserve">, 3 were </w:t>
      </w:r>
      <w:proofErr w:type="spellStart"/>
      <w:r w:rsidRPr="00C36B3D">
        <w:rPr>
          <w:rFonts w:ascii="Times New Roman" w:eastAsia="Times New Roman" w:hAnsi="Times New Roman" w:cs="Times New Roman"/>
          <w:color w:val="000000"/>
          <w:sz w:val="24"/>
          <w:szCs w:val="24"/>
          <w:lang w:eastAsia="en-GB"/>
        </w:rPr>
        <w:t>Oscillospira</w:t>
      </w:r>
      <w:proofErr w:type="spellEnd"/>
      <w:r w:rsidRPr="00C36B3D">
        <w:rPr>
          <w:rFonts w:ascii="Times New Roman" w:eastAsia="Times New Roman" w:hAnsi="Times New Roman" w:cs="Times New Roman"/>
          <w:color w:val="000000"/>
          <w:sz w:val="24"/>
          <w:szCs w:val="24"/>
          <w:lang w:eastAsia="en-GB"/>
        </w:rPr>
        <w:t xml:space="preserve"> and 2 </w:t>
      </w:r>
      <w:proofErr w:type="spellStart"/>
      <w:r w:rsidRPr="00C36B3D">
        <w:rPr>
          <w:rFonts w:ascii="Times New Roman" w:eastAsia="Times New Roman" w:hAnsi="Times New Roman" w:cs="Times New Roman"/>
          <w:color w:val="000000"/>
          <w:sz w:val="24"/>
          <w:szCs w:val="24"/>
          <w:lang w:eastAsia="en-GB"/>
        </w:rPr>
        <w:t>Coprococcus</w:t>
      </w:r>
      <w:proofErr w:type="spellEnd"/>
      <w:r w:rsidRPr="00C36B3D">
        <w:rPr>
          <w:rFonts w:ascii="Times New Roman" w:eastAsia="Times New Roman" w:hAnsi="Times New Roman" w:cs="Times New Roman"/>
          <w:color w:val="000000"/>
          <w:sz w:val="24"/>
          <w:szCs w:val="24"/>
          <w:lang w:eastAsia="en-GB"/>
        </w:rPr>
        <w:t xml:space="preserve"> with the remaining 2 taxa being </w:t>
      </w:r>
      <w:proofErr w:type="spellStart"/>
      <w:r w:rsidRPr="00C36B3D">
        <w:rPr>
          <w:rFonts w:ascii="Times New Roman" w:eastAsia="Times New Roman" w:hAnsi="Times New Roman" w:cs="Times New Roman"/>
          <w:color w:val="000000"/>
          <w:sz w:val="24"/>
          <w:szCs w:val="24"/>
          <w:lang w:eastAsia="en-GB"/>
        </w:rPr>
        <w:t>Dorea</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Blautia</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oducta</w:t>
      </w:r>
      <w:proofErr w:type="spellEnd"/>
      <w:r w:rsidRPr="00C36B3D">
        <w:rPr>
          <w:rFonts w:ascii="Times New Roman" w:eastAsia="Times New Roman" w:hAnsi="Times New Roman" w:cs="Times New Roman"/>
          <w:color w:val="000000"/>
          <w:sz w:val="24"/>
          <w:szCs w:val="24"/>
          <w:lang w:eastAsia="en-GB"/>
        </w:rPr>
        <w:t>.</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lastRenderedPageBreak/>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B30DE4">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B30DE4">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B30DE4">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B30DE4">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B30DE4">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B30DE4">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B30DE4">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B30DE4">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usan Steinbusch-Coort" w:date="2020-06-15T23:29:00Z" w:initials="SS">
    <w:p w14:paraId="63F753C2" w14:textId="77777777" w:rsidR="006B178A" w:rsidRDefault="006B178A" w:rsidP="00A924E5">
      <w:pPr>
        <w:pStyle w:val="CommentText"/>
        <w:numPr>
          <w:ilvl w:val="0"/>
          <w:numId w:val="2"/>
        </w:numPr>
      </w:pPr>
      <w:r>
        <w:rPr>
          <w:rStyle w:val="CommentReference"/>
        </w:rPr>
        <w:annotationRef/>
      </w:r>
      <w:r>
        <w:t xml:space="preserve"> What is T2D (general, prevalence ….)</w:t>
      </w:r>
    </w:p>
    <w:p w14:paraId="08E6EB79" w14:textId="77777777" w:rsidR="006B178A" w:rsidRDefault="006B178A" w:rsidP="00A924E5">
      <w:pPr>
        <w:pStyle w:val="CommentText"/>
        <w:numPr>
          <w:ilvl w:val="0"/>
          <w:numId w:val="2"/>
        </w:numPr>
      </w:pPr>
      <w:r>
        <w:t xml:space="preserve"> What is IR (general, metabolic tissues …..)</w:t>
      </w:r>
    </w:p>
    <w:p w14:paraId="43C3C7F4" w14:textId="77777777" w:rsidR="006B178A" w:rsidRDefault="006B178A" w:rsidP="00A924E5">
      <w:pPr>
        <w:pStyle w:val="CommentText"/>
        <w:numPr>
          <w:ilvl w:val="0"/>
          <w:numId w:val="2"/>
        </w:numPr>
      </w:pPr>
      <w:r>
        <w:t xml:space="preserve"> What can cause/influence IR?</w:t>
      </w:r>
    </w:p>
    <w:p w14:paraId="45B7DBA2" w14:textId="77777777" w:rsidR="006B178A" w:rsidRDefault="006B178A" w:rsidP="00A924E5">
      <w:pPr>
        <w:pStyle w:val="CommentText"/>
        <w:numPr>
          <w:ilvl w:val="0"/>
          <w:numId w:val="2"/>
        </w:numPr>
      </w:pPr>
      <w:r>
        <w:t xml:space="preserve"> What is the consequence of IR?</w:t>
      </w:r>
    </w:p>
    <w:p w14:paraId="22957176" w14:textId="77777777" w:rsidR="006B178A" w:rsidRDefault="006B178A" w:rsidP="00A924E5">
      <w:pPr>
        <w:pStyle w:val="CommentText"/>
        <w:numPr>
          <w:ilvl w:val="0"/>
          <w:numId w:val="2"/>
        </w:numPr>
      </w:pPr>
      <w:r>
        <w:t xml:space="preserve"> Link microbiome and IR/T2D</w:t>
      </w:r>
    </w:p>
    <w:p w14:paraId="1E583E25" w14:textId="77777777" w:rsidR="006B178A" w:rsidRDefault="006B178A" w:rsidP="00A924E5">
      <w:pPr>
        <w:pStyle w:val="CommentText"/>
        <w:numPr>
          <w:ilvl w:val="0"/>
          <w:numId w:val="2"/>
        </w:numPr>
      </w:pPr>
      <w:r>
        <w:t xml:space="preserve"> Link metabolome and IR/T2D</w:t>
      </w:r>
    </w:p>
    <w:p w14:paraId="2096AC72" w14:textId="77777777" w:rsidR="006B178A" w:rsidRDefault="006B178A" w:rsidP="00A924E5">
      <w:pPr>
        <w:pStyle w:val="CommentText"/>
        <w:numPr>
          <w:ilvl w:val="0"/>
          <w:numId w:val="2"/>
        </w:numPr>
      </w:pPr>
      <w:r>
        <w:t xml:space="preserve"> RQ and hypothesis</w:t>
      </w:r>
    </w:p>
    <w:p w14:paraId="3074C131" w14:textId="23D07629" w:rsidR="006B178A" w:rsidRDefault="006B178A" w:rsidP="00A924E5">
      <w:pPr>
        <w:pStyle w:val="CommentText"/>
        <w:numPr>
          <w:ilvl w:val="0"/>
          <w:numId w:val="2"/>
        </w:numPr>
      </w:pPr>
      <w:r>
        <w:t xml:space="preserve"> Publicly available data</w:t>
      </w:r>
    </w:p>
    <w:p w14:paraId="2C93BBBC" w14:textId="1C92E4D9" w:rsidR="006B178A" w:rsidRDefault="006B178A" w:rsidP="00A924E5">
      <w:pPr>
        <w:pStyle w:val="CommentText"/>
        <w:numPr>
          <w:ilvl w:val="0"/>
          <w:numId w:val="2"/>
        </w:numPr>
      </w:pPr>
      <w:r>
        <w:t xml:space="preserve"> Analysis types</w:t>
      </w:r>
    </w:p>
  </w:comment>
  <w:comment w:id="2" w:author="Susan Steinbusch-Coort" w:date="2020-06-15T22:37:00Z" w:initials="SS">
    <w:p w14:paraId="60AC9D32" w14:textId="5A6B8873" w:rsidR="006B178A" w:rsidRDefault="006B178A">
      <w:pPr>
        <w:pStyle w:val="CommentText"/>
      </w:pPr>
      <w:r>
        <w:rPr>
          <w:rStyle w:val="CommentReference"/>
        </w:rPr>
        <w:annotationRef/>
      </w:r>
      <w:r>
        <w:t xml:space="preserve">Now you are mentioning the same thing twice. </w:t>
      </w:r>
    </w:p>
  </w:comment>
  <w:comment w:id="1" w:author="Susan Steinbusch-Coort" w:date="2020-06-15T22:39:00Z" w:initials="SS">
    <w:p w14:paraId="496A0103" w14:textId="0DBB0DA2" w:rsidR="006B178A" w:rsidRDefault="006B178A">
      <w:pPr>
        <w:pStyle w:val="CommentText"/>
      </w:pPr>
      <w:r>
        <w:rPr>
          <w:rStyle w:val="CommentReference"/>
        </w:rPr>
        <w:annotationRef/>
      </w:r>
      <w:r>
        <w:t>Try to rephrase this into one sentence.</w:t>
      </w:r>
    </w:p>
  </w:comment>
  <w:comment w:id="3" w:author="Susan Steinbusch-Coort" w:date="2020-06-15T23:08:00Z" w:initials="SS">
    <w:p w14:paraId="6723F766" w14:textId="465E22D1" w:rsidR="006B178A" w:rsidRDefault="006B178A">
      <w:pPr>
        <w:pStyle w:val="CommentText"/>
      </w:pPr>
      <w:r>
        <w:rPr>
          <w:rStyle w:val="CommentReference"/>
        </w:rPr>
        <w:annotationRef/>
      </w:r>
      <w:r>
        <w:t xml:space="preserve">I am missing here the metabolic tissues that become insulin resistant. You could also explain that IR causes an aberrant tissue glucose uptake resulting in high blood glucose levels. </w:t>
      </w:r>
    </w:p>
  </w:comment>
  <w:comment w:id="4" w:author="Susan Steinbusch-Coort" w:date="2020-06-15T23:16:00Z" w:initials="SS">
    <w:p w14:paraId="50C20C37" w14:textId="1148DD5D" w:rsidR="006B178A" w:rsidRDefault="006B178A">
      <w:pPr>
        <w:pStyle w:val="CommentText"/>
      </w:pPr>
      <w:r>
        <w:rPr>
          <w:rStyle w:val="CommentReference"/>
        </w:rPr>
        <w:annotationRef/>
      </w:r>
      <w:r>
        <w:t xml:space="preserve">Describe the relation between T2D and the microbiome. Thereafter you can introduce the study. </w:t>
      </w:r>
    </w:p>
  </w:comment>
  <w:comment w:id="5" w:author="Susan Steinbusch-Coort" w:date="2020-06-15T23:04:00Z" w:initials="SS">
    <w:p w14:paraId="3DC67189" w14:textId="7530AB2E" w:rsidR="006B178A" w:rsidRDefault="006B178A">
      <w:pPr>
        <w:pStyle w:val="CommentText"/>
      </w:pPr>
      <w:r>
        <w:rPr>
          <w:rStyle w:val="CommentReference"/>
        </w:rPr>
        <w:annotationRef/>
      </w:r>
      <w:r>
        <w:t>First fully write it and thereafter use the abbreviations</w:t>
      </w:r>
    </w:p>
  </w:comment>
  <w:comment w:id="6" w:author="Susan Steinbusch-Coort" w:date="2020-06-15T23:18:00Z" w:initials="SS">
    <w:p w14:paraId="336102E4" w14:textId="34B29E9E" w:rsidR="006B178A" w:rsidRDefault="006B178A">
      <w:pPr>
        <w:pStyle w:val="CommentText"/>
      </w:pPr>
      <w:r>
        <w:rPr>
          <w:rStyle w:val="CommentReference"/>
        </w:rPr>
        <w:annotationRef/>
      </w:r>
      <w:r>
        <w:t xml:space="preserve">I would move this to the part where you start with introducing IR. </w:t>
      </w:r>
    </w:p>
  </w:comment>
  <w:comment w:id="9" w:author="Susan Steinbusch-Coort" w:date="2020-06-15T23:28:00Z" w:initials="SS">
    <w:p w14:paraId="25887AEC" w14:textId="5D6E83AE" w:rsidR="006B178A" w:rsidRDefault="006B178A">
      <w:pPr>
        <w:pStyle w:val="CommentText"/>
      </w:pPr>
      <w:r>
        <w:rPr>
          <w:rStyle w:val="CommentReference"/>
        </w:rPr>
        <w:annotationRef/>
      </w:r>
      <w:r>
        <w:t xml:space="preserve">R is the programming language used. I wouldn’t mention that in the introduction.  </w:t>
      </w:r>
    </w:p>
  </w:comment>
  <w:comment w:id="10" w:author="Susan Steinbusch-Coort" w:date="2020-06-15T23:29:00Z" w:initials="SS">
    <w:p w14:paraId="73BE803A" w14:textId="6E4A1EFD" w:rsidR="006B178A" w:rsidRDefault="006B178A">
      <w:pPr>
        <w:pStyle w:val="CommentText"/>
      </w:pPr>
      <w:r>
        <w:rPr>
          <w:rStyle w:val="CommentReference"/>
        </w:rPr>
        <w:annotationRef/>
      </w:r>
    </w:p>
  </w:comment>
  <w:comment w:id="12" w:author="Susan Steinbusch-Coort" w:date="2020-06-16T11:54:00Z" w:initials="SS">
    <w:p w14:paraId="62F83BC5" w14:textId="7DEDDCC1" w:rsidR="006B178A" w:rsidRDefault="006B178A">
      <w:pPr>
        <w:pStyle w:val="CommentText"/>
      </w:pPr>
      <w:r>
        <w:rPr>
          <w:rStyle w:val="CommentReference"/>
        </w:rPr>
        <w:annotationRef/>
      </w:r>
      <w:r>
        <w:t xml:space="preserve">Add the reference to the paper here. </w:t>
      </w:r>
    </w:p>
  </w:comment>
  <w:comment w:id="18" w:author="Susan Steinbusch-Coort" w:date="2020-06-16T11:55:00Z" w:initials="SS">
    <w:p w14:paraId="293ADB77" w14:textId="22E69488" w:rsidR="006B178A" w:rsidRDefault="006B178A">
      <w:pPr>
        <w:pStyle w:val="CommentText"/>
      </w:pPr>
      <w:r>
        <w:rPr>
          <w:rStyle w:val="CommentReference"/>
        </w:rPr>
        <w:annotationRef/>
      </w:r>
      <w:r>
        <w:t>Add the unit used here</w:t>
      </w:r>
    </w:p>
  </w:comment>
  <w:comment w:id="21" w:author="Susan Steinbusch-Coort" w:date="2020-06-16T11:56:00Z" w:initials="SS">
    <w:p w14:paraId="44EDCBA6" w14:textId="77777777" w:rsidR="006B178A" w:rsidRDefault="006B178A">
      <w:pPr>
        <w:pStyle w:val="CommentText"/>
      </w:pPr>
      <w:r>
        <w:rPr>
          <w:rStyle w:val="CommentReference"/>
        </w:rPr>
        <w:annotationRef/>
      </w:r>
      <w:r>
        <w:t xml:space="preserve">Is there a document describing what they considered environmental and medical stress? </w:t>
      </w:r>
    </w:p>
    <w:p w14:paraId="1FFEF8DF" w14:textId="508D2DD7" w:rsidR="006B178A" w:rsidRDefault="006B178A">
      <w:pPr>
        <w:pStyle w:val="CommentText"/>
      </w:pPr>
      <w:r>
        <w:t xml:space="preserve">I am wondering whether it is important to mention this. </w:t>
      </w:r>
    </w:p>
  </w:comment>
  <w:comment w:id="28" w:author="Susan Steinbusch-Coort" w:date="2020-06-16T12:04:00Z" w:initials="SS">
    <w:p w14:paraId="13AF650E" w14:textId="51F05C41" w:rsidR="00291BA3" w:rsidRDefault="00291BA3">
      <w:pPr>
        <w:pStyle w:val="CommentText"/>
      </w:pPr>
      <w:r>
        <w:rPr>
          <w:rStyle w:val="CommentReference"/>
        </w:rPr>
        <w:annotationRef/>
      </w:r>
      <w:r>
        <w:t xml:space="preserve">This should be clarified. You should mention that you need to from all subjects metagenomics, proteomics and metabolomics data. </w:t>
      </w:r>
    </w:p>
  </w:comment>
  <w:comment w:id="29" w:author="Susan Steinbusch-Coort" w:date="2020-06-16T12:11:00Z" w:initials="SS">
    <w:p w14:paraId="364F630B" w14:textId="2E7D62AB" w:rsidR="003E75E8" w:rsidRDefault="003E75E8">
      <w:pPr>
        <w:pStyle w:val="CommentText"/>
      </w:pPr>
      <w:r>
        <w:rPr>
          <w:rStyle w:val="CommentReference"/>
        </w:rPr>
        <w:annotationRef/>
      </w:r>
      <w:r>
        <w:t xml:space="preserve">I would separate the proteomics and metabolomics data, so make two paragraphs.  </w:t>
      </w:r>
    </w:p>
  </w:comment>
  <w:comment w:id="30" w:author="Susan Steinbusch-Coort" w:date="2020-06-16T12:07:00Z" w:initials="SS">
    <w:p w14:paraId="3CE4D3F8" w14:textId="47AB0521" w:rsidR="00291BA3" w:rsidRDefault="00291BA3">
      <w:pPr>
        <w:pStyle w:val="CommentText"/>
      </w:pPr>
      <w:r>
        <w:rPr>
          <w:rStyle w:val="CommentReference"/>
        </w:rPr>
        <w:annotationRef/>
      </w:r>
      <w:r>
        <w:t xml:space="preserve">So you mean IR and IS classification, correct? You already mentioned this in the previous section. </w:t>
      </w:r>
    </w:p>
  </w:comment>
  <w:comment w:id="31" w:author="Susan Steinbusch-Coort" w:date="2020-06-16T12:08:00Z" w:initials="SS">
    <w:p w14:paraId="06F09710" w14:textId="6EC8BDEE" w:rsidR="00291BA3" w:rsidRDefault="00291BA3">
      <w:pPr>
        <w:pStyle w:val="CommentText"/>
      </w:pPr>
      <w:r>
        <w:rPr>
          <w:rStyle w:val="CommentReference"/>
        </w:rPr>
        <w:annotationRef/>
      </w:r>
      <w:r>
        <w:t xml:space="preserve">Same for the proteins? </w:t>
      </w:r>
    </w:p>
  </w:comment>
  <w:comment w:id="37" w:author="Susan Steinbusch-Coort" w:date="2020-06-16T12:10:00Z" w:initials="SS">
    <w:p w14:paraId="6EE84EFE" w14:textId="77777777" w:rsidR="003E75E8" w:rsidRDefault="003E75E8">
      <w:pPr>
        <w:pStyle w:val="CommentText"/>
      </w:pPr>
      <w:r>
        <w:rPr>
          <w:rStyle w:val="CommentReference"/>
        </w:rPr>
        <w:annotationRef/>
      </w:r>
      <w:r>
        <w:t xml:space="preserve">I would change this and mention that you can only use annotated metabolites for follow-up analysis. The other metabolites were not annotated, correct? </w:t>
      </w:r>
    </w:p>
    <w:p w14:paraId="5591CFE6" w14:textId="77777777" w:rsidR="003E75E8" w:rsidRDefault="003E75E8">
      <w:pPr>
        <w:pStyle w:val="CommentText"/>
      </w:pPr>
    </w:p>
    <w:p w14:paraId="56581E38" w14:textId="2E69EF48" w:rsidR="003E75E8" w:rsidRDefault="003E75E8">
      <w:pPr>
        <w:pStyle w:val="CommentText"/>
      </w:pPr>
      <w:r>
        <w:t xml:space="preserve">How are the proteins annotated? </w:t>
      </w:r>
    </w:p>
  </w:comment>
  <w:comment w:id="38" w:author="Susan Steinbusch-Coort" w:date="2020-06-16T12:12:00Z" w:initials="SS">
    <w:p w14:paraId="1B3F1456" w14:textId="4DF1C8FC" w:rsidR="003E75E8" w:rsidRDefault="003E75E8">
      <w:pPr>
        <w:pStyle w:val="CommentText"/>
      </w:pPr>
      <w:r>
        <w:rPr>
          <w:rStyle w:val="CommentReference"/>
        </w:rPr>
        <w:annotationRef/>
      </w:r>
      <w:r>
        <w:t xml:space="preserve">I am missing the stats for the proteins. </w:t>
      </w:r>
    </w:p>
  </w:comment>
  <w:comment w:id="39" w:author="Susan Steinbusch-Coort" w:date="2020-06-16T12:12:00Z" w:initials="SS">
    <w:p w14:paraId="310D7606" w14:textId="687967CE" w:rsidR="003E75E8" w:rsidRDefault="003E75E8">
      <w:pPr>
        <w:pStyle w:val="CommentText"/>
      </w:pPr>
      <w:r>
        <w:rPr>
          <w:rStyle w:val="CommentReference"/>
        </w:rPr>
        <w:annotationRef/>
      </w:r>
      <w:r>
        <w:t>This needs introduction.</w:t>
      </w:r>
      <w:r w:rsidR="001872DB">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93BBBC" w15:done="0"/>
  <w15:commentEx w15:paraId="60AC9D32" w15:done="0"/>
  <w15:commentEx w15:paraId="496A0103" w15:done="1"/>
  <w15:commentEx w15:paraId="6723F766" w15:done="0"/>
  <w15:commentEx w15:paraId="50C20C37" w15:done="0"/>
  <w15:commentEx w15:paraId="3DC67189" w15:done="0"/>
  <w15:commentEx w15:paraId="336102E4" w15:done="0"/>
  <w15:commentEx w15:paraId="25887AEC" w15:done="0"/>
  <w15:commentEx w15:paraId="73BE803A" w15:paraIdParent="25887AEC" w15:done="0"/>
  <w15:commentEx w15:paraId="62F83BC5" w15:done="0"/>
  <w15:commentEx w15:paraId="293ADB77" w15:done="0"/>
  <w15:commentEx w15:paraId="1FFEF8DF" w15:done="0"/>
  <w15:commentEx w15:paraId="13AF650E" w15:done="0"/>
  <w15:commentEx w15:paraId="364F630B" w15:done="0"/>
  <w15:commentEx w15:paraId="3CE4D3F8" w15:done="0"/>
  <w15:commentEx w15:paraId="06F09710" w15:done="0"/>
  <w15:commentEx w15:paraId="56581E38" w15:done="0"/>
  <w15:commentEx w15:paraId="1B3F1456" w15:done="0"/>
  <w15:commentEx w15:paraId="310D76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93BBBC" w16cid:durableId="229282E9"/>
  <w16cid:commentId w16cid:paraId="60AC9D32" w16cid:durableId="2292768C"/>
  <w16cid:commentId w16cid:paraId="496A0103" w16cid:durableId="22927724"/>
  <w16cid:commentId w16cid:paraId="6723F766" w16cid:durableId="22927DF6"/>
  <w16cid:commentId w16cid:paraId="50C20C37" w16cid:durableId="22927FBD"/>
  <w16cid:commentId w16cid:paraId="3DC67189" w16cid:durableId="22927D14"/>
  <w16cid:commentId w16cid:paraId="336102E4" w16cid:durableId="22928041"/>
  <w16cid:commentId w16cid:paraId="25887AEC" w16cid:durableId="2292829D"/>
  <w16cid:commentId w16cid:paraId="73BE803A" w16cid:durableId="229282DE"/>
  <w16cid:commentId w16cid:paraId="62F83BC5" w16cid:durableId="22933178"/>
  <w16cid:commentId w16cid:paraId="293ADB77" w16cid:durableId="2293319B"/>
  <w16cid:commentId w16cid:paraId="1FFEF8DF" w16cid:durableId="229331FB"/>
  <w16cid:commentId w16cid:paraId="13AF650E" w16cid:durableId="229333C8"/>
  <w16cid:commentId w16cid:paraId="364F630B" w16cid:durableId="22933567"/>
  <w16cid:commentId w16cid:paraId="3CE4D3F8" w16cid:durableId="22933464"/>
  <w16cid:commentId w16cid:paraId="06F09710" w16cid:durableId="229334BF"/>
  <w16cid:commentId w16cid:paraId="56581E38" w16cid:durableId="2293352C"/>
  <w16cid:commentId w16cid:paraId="1B3F1456" w16cid:durableId="2293359E"/>
  <w16cid:commentId w16cid:paraId="310D7606" w16cid:durableId="22933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B2C614" w14:textId="77777777" w:rsidR="001323C2" w:rsidRDefault="001323C2" w:rsidP="003841FB">
      <w:pPr>
        <w:spacing w:after="0" w:line="240" w:lineRule="auto"/>
      </w:pPr>
      <w:r>
        <w:separator/>
      </w:r>
    </w:p>
  </w:endnote>
  <w:endnote w:type="continuationSeparator" w:id="0">
    <w:p w14:paraId="3826C1E3" w14:textId="77777777" w:rsidR="001323C2" w:rsidRDefault="001323C2"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6B178A" w:rsidRDefault="006B17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6B178A" w:rsidRDefault="006B17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7511FE" w14:textId="77777777" w:rsidR="001323C2" w:rsidRDefault="001323C2" w:rsidP="003841FB">
      <w:pPr>
        <w:spacing w:after="0" w:line="240" w:lineRule="auto"/>
      </w:pPr>
      <w:r>
        <w:separator/>
      </w:r>
    </w:p>
  </w:footnote>
  <w:footnote w:type="continuationSeparator" w:id="0">
    <w:p w14:paraId="3628CEB9" w14:textId="77777777" w:rsidR="001323C2" w:rsidRDefault="001323C2"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230B0"/>
    <w:multiLevelType w:val="hybridMultilevel"/>
    <w:tmpl w:val="52807B34"/>
    <w:lvl w:ilvl="0" w:tplc="DC3A1F4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Steinbusch-Coort">
    <w15:presenceInfo w15:providerId="Windows Live" w15:userId="d50d603c05d9e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FA7"/>
    <w:rsid w:val="000453F4"/>
    <w:rsid w:val="000511E3"/>
    <w:rsid w:val="00053CA0"/>
    <w:rsid w:val="00056D6C"/>
    <w:rsid w:val="000575AD"/>
    <w:rsid w:val="00065EC7"/>
    <w:rsid w:val="000677E5"/>
    <w:rsid w:val="000678E3"/>
    <w:rsid w:val="00070F99"/>
    <w:rsid w:val="0007365D"/>
    <w:rsid w:val="0007661B"/>
    <w:rsid w:val="00097762"/>
    <w:rsid w:val="000C47A2"/>
    <w:rsid w:val="00100822"/>
    <w:rsid w:val="00111069"/>
    <w:rsid w:val="001323C2"/>
    <w:rsid w:val="001444D0"/>
    <w:rsid w:val="00146B61"/>
    <w:rsid w:val="001750AB"/>
    <w:rsid w:val="001872DB"/>
    <w:rsid w:val="001B0DD0"/>
    <w:rsid w:val="001B47B2"/>
    <w:rsid w:val="001B733A"/>
    <w:rsid w:val="001C3C3A"/>
    <w:rsid w:val="001C587D"/>
    <w:rsid w:val="001E46AE"/>
    <w:rsid w:val="001F7631"/>
    <w:rsid w:val="00206229"/>
    <w:rsid w:val="00240C3B"/>
    <w:rsid w:val="00251850"/>
    <w:rsid w:val="00266BBF"/>
    <w:rsid w:val="002677F0"/>
    <w:rsid w:val="00286156"/>
    <w:rsid w:val="00286DC8"/>
    <w:rsid w:val="00291BA3"/>
    <w:rsid w:val="00293C82"/>
    <w:rsid w:val="002A5F17"/>
    <w:rsid w:val="002B0FC0"/>
    <w:rsid w:val="002C042D"/>
    <w:rsid w:val="002C1AEB"/>
    <w:rsid w:val="002C47BA"/>
    <w:rsid w:val="002E48D5"/>
    <w:rsid w:val="00305ACC"/>
    <w:rsid w:val="00306154"/>
    <w:rsid w:val="0032180F"/>
    <w:rsid w:val="0032581F"/>
    <w:rsid w:val="00331BAE"/>
    <w:rsid w:val="0034059B"/>
    <w:rsid w:val="0034759E"/>
    <w:rsid w:val="00364FD9"/>
    <w:rsid w:val="003841FB"/>
    <w:rsid w:val="003861AF"/>
    <w:rsid w:val="003863D7"/>
    <w:rsid w:val="00392A2A"/>
    <w:rsid w:val="00392DE6"/>
    <w:rsid w:val="003A43E6"/>
    <w:rsid w:val="003C109F"/>
    <w:rsid w:val="003E75E8"/>
    <w:rsid w:val="003E7977"/>
    <w:rsid w:val="003F2906"/>
    <w:rsid w:val="0041380C"/>
    <w:rsid w:val="00425194"/>
    <w:rsid w:val="00427575"/>
    <w:rsid w:val="004348DB"/>
    <w:rsid w:val="00456FEE"/>
    <w:rsid w:val="00472624"/>
    <w:rsid w:val="004A6FAF"/>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53C6C"/>
    <w:rsid w:val="00663EFF"/>
    <w:rsid w:val="00671923"/>
    <w:rsid w:val="0067509C"/>
    <w:rsid w:val="00675135"/>
    <w:rsid w:val="00682422"/>
    <w:rsid w:val="00696D3D"/>
    <w:rsid w:val="006A028B"/>
    <w:rsid w:val="006A1643"/>
    <w:rsid w:val="006A40E4"/>
    <w:rsid w:val="006B178A"/>
    <w:rsid w:val="006B4BCF"/>
    <w:rsid w:val="006B5424"/>
    <w:rsid w:val="006C1D75"/>
    <w:rsid w:val="006C7219"/>
    <w:rsid w:val="006D0803"/>
    <w:rsid w:val="006D1423"/>
    <w:rsid w:val="006D2F1D"/>
    <w:rsid w:val="007433B2"/>
    <w:rsid w:val="00754544"/>
    <w:rsid w:val="00767E75"/>
    <w:rsid w:val="007C429A"/>
    <w:rsid w:val="007C639C"/>
    <w:rsid w:val="007E163B"/>
    <w:rsid w:val="007F4396"/>
    <w:rsid w:val="00801CE5"/>
    <w:rsid w:val="0080345C"/>
    <w:rsid w:val="0089631F"/>
    <w:rsid w:val="008A1222"/>
    <w:rsid w:val="008A31DD"/>
    <w:rsid w:val="008B61E9"/>
    <w:rsid w:val="008C43CB"/>
    <w:rsid w:val="008D0039"/>
    <w:rsid w:val="008D0330"/>
    <w:rsid w:val="008F7E4D"/>
    <w:rsid w:val="00900D94"/>
    <w:rsid w:val="00923979"/>
    <w:rsid w:val="00953B3E"/>
    <w:rsid w:val="009A2F06"/>
    <w:rsid w:val="009A4524"/>
    <w:rsid w:val="009B7B95"/>
    <w:rsid w:val="009D7AFD"/>
    <w:rsid w:val="009E23ED"/>
    <w:rsid w:val="009E685A"/>
    <w:rsid w:val="009F0C01"/>
    <w:rsid w:val="009F199A"/>
    <w:rsid w:val="00A077EF"/>
    <w:rsid w:val="00A10878"/>
    <w:rsid w:val="00A11C4D"/>
    <w:rsid w:val="00A13C01"/>
    <w:rsid w:val="00A214E1"/>
    <w:rsid w:val="00A22B5A"/>
    <w:rsid w:val="00A456DD"/>
    <w:rsid w:val="00A45791"/>
    <w:rsid w:val="00A47CEA"/>
    <w:rsid w:val="00A50320"/>
    <w:rsid w:val="00A50920"/>
    <w:rsid w:val="00A649D8"/>
    <w:rsid w:val="00A924E5"/>
    <w:rsid w:val="00AA729B"/>
    <w:rsid w:val="00AB7B0F"/>
    <w:rsid w:val="00B06144"/>
    <w:rsid w:val="00B07C14"/>
    <w:rsid w:val="00B210E4"/>
    <w:rsid w:val="00B26307"/>
    <w:rsid w:val="00B30DE4"/>
    <w:rsid w:val="00B31667"/>
    <w:rsid w:val="00B64BA0"/>
    <w:rsid w:val="00BA1B52"/>
    <w:rsid w:val="00BA23C6"/>
    <w:rsid w:val="00BB58A5"/>
    <w:rsid w:val="00BB7D65"/>
    <w:rsid w:val="00BC131F"/>
    <w:rsid w:val="00BE59BD"/>
    <w:rsid w:val="00C436E9"/>
    <w:rsid w:val="00C90B0C"/>
    <w:rsid w:val="00C95602"/>
    <w:rsid w:val="00CA0A24"/>
    <w:rsid w:val="00CA20E0"/>
    <w:rsid w:val="00CA4414"/>
    <w:rsid w:val="00CB384C"/>
    <w:rsid w:val="00CB6661"/>
    <w:rsid w:val="00CC14CF"/>
    <w:rsid w:val="00CE62A3"/>
    <w:rsid w:val="00D03242"/>
    <w:rsid w:val="00D06F46"/>
    <w:rsid w:val="00D51626"/>
    <w:rsid w:val="00D52B97"/>
    <w:rsid w:val="00D568FF"/>
    <w:rsid w:val="00D61DCD"/>
    <w:rsid w:val="00DA21B1"/>
    <w:rsid w:val="00DA320E"/>
    <w:rsid w:val="00DC2F4D"/>
    <w:rsid w:val="00DD02AB"/>
    <w:rsid w:val="00DF4697"/>
    <w:rsid w:val="00E32C84"/>
    <w:rsid w:val="00E50526"/>
    <w:rsid w:val="00E6727E"/>
    <w:rsid w:val="00EA724F"/>
    <w:rsid w:val="00EC097F"/>
    <w:rsid w:val="00EC2095"/>
    <w:rsid w:val="00ED7A0A"/>
    <w:rsid w:val="00F20B3A"/>
    <w:rsid w:val="00F271B7"/>
    <w:rsid w:val="00F372D1"/>
    <w:rsid w:val="00F379FD"/>
    <w:rsid w:val="00F41BF8"/>
    <w:rsid w:val="00F42879"/>
    <w:rsid w:val="00F47963"/>
    <w:rsid w:val="00F96BFD"/>
    <w:rsid w:val="00FA3178"/>
    <w:rsid w:val="00FC5924"/>
    <w:rsid w:val="00FD0687"/>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 w:type="character" w:styleId="CommentReference">
    <w:name w:val="annotation reference"/>
    <w:basedOn w:val="DefaultParagraphFont"/>
    <w:uiPriority w:val="99"/>
    <w:semiHidden/>
    <w:unhideWhenUsed/>
    <w:rsid w:val="00BB58A5"/>
    <w:rPr>
      <w:sz w:val="16"/>
      <w:szCs w:val="16"/>
    </w:rPr>
  </w:style>
  <w:style w:type="paragraph" w:styleId="CommentText">
    <w:name w:val="annotation text"/>
    <w:basedOn w:val="Normal"/>
    <w:link w:val="CommentTextChar"/>
    <w:uiPriority w:val="99"/>
    <w:semiHidden/>
    <w:unhideWhenUsed/>
    <w:rsid w:val="00BB58A5"/>
    <w:pPr>
      <w:spacing w:line="240" w:lineRule="auto"/>
    </w:pPr>
    <w:rPr>
      <w:sz w:val="20"/>
      <w:szCs w:val="20"/>
    </w:rPr>
  </w:style>
  <w:style w:type="character" w:customStyle="1" w:styleId="CommentTextChar">
    <w:name w:val="Comment Text Char"/>
    <w:basedOn w:val="DefaultParagraphFont"/>
    <w:link w:val="CommentText"/>
    <w:uiPriority w:val="99"/>
    <w:semiHidden/>
    <w:rsid w:val="00BB58A5"/>
    <w:rPr>
      <w:sz w:val="20"/>
      <w:szCs w:val="20"/>
    </w:rPr>
  </w:style>
  <w:style w:type="paragraph" w:styleId="CommentSubject">
    <w:name w:val="annotation subject"/>
    <w:basedOn w:val="CommentText"/>
    <w:next w:val="CommentText"/>
    <w:link w:val="CommentSubjectChar"/>
    <w:uiPriority w:val="99"/>
    <w:semiHidden/>
    <w:unhideWhenUsed/>
    <w:rsid w:val="00BB58A5"/>
    <w:rPr>
      <w:b/>
      <w:bCs/>
    </w:rPr>
  </w:style>
  <w:style w:type="character" w:customStyle="1" w:styleId="CommentSubjectChar">
    <w:name w:val="Comment Subject Char"/>
    <w:basedOn w:val="CommentTextChar"/>
    <w:link w:val="CommentSubject"/>
    <w:uiPriority w:val="99"/>
    <w:semiHidden/>
    <w:rsid w:val="00BB58A5"/>
    <w:rPr>
      <w:b/>
      <w:bCs/>
      <w:sz w:val="20"/>
      <w:szCs w:val="20"/>
    </w:rPr>
  </w:style>
  <w:style w:type="paragraph" w:styleId="BalloonText">
    <w:name w:val="Balloon Text"/>
    <w:basedOn w:val="Normal"/>
    <w:link w:val="BalloonTextChar"/>
    <w:uiPriority w:val="99"/>
    <w:semiHidden/>
    <w:unhideWhenUsed/>
    <w:rsid w:val="00BB58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8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cbi.nlm.nih.gov/pmc/articles/PMC5109542/" TargetMode="External"/><Relationship Id="rId18" Type="http://schemas.openxmlformats.org/officeDocument/2006/relationships/hyperlink" Target="https://www-pnas-org.ezproxy.ub.unimaas.nl/content/100/14/8466.long" TargetMode="External"/><Relationship Id="rId26" Type="http://schemas.openxmlformats.org/officeDocument/2006/relationships/hyperlink" Target="https://academic.oup.com/bioinformatics/article/34/19/3417/4987147" TargetMode="External"/><Relationship Id="rId39"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www.nature.com/articles/s41467-017-00249-5" TargetMode="External"/><Relationship Id="rId34" Type="http://schemas.openxmlformats.org/officeDocument/2006/relationships/hyperlink" Target="https://www.ncbi.nlm.nih.gov/pmc/articles/PMC403769/" TargetMode="External"/><Relationship Id="rId42"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pubmed.ncbi.nlm.nih.gov/20660050/" TargetMode="External"/><Relationship Id="rId17" Type="http://schemas.openxmlformats.org/officeDocument/2006/relationships/hyperlink" Target="https://link.springer.com/article/10.1007/s00726-011-1088-7" TargetMode="External"/><Relationship Id="rId25"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3" Type="http://schemas.openxmlformats.org/officeDocument/2006/relationships/hyperlink" Target="https://pubmed.ncbi.nlm.nih.gov/31441146/" TargetMode="External"/><Relationship Id="rId38" Type="http://schemas.openxmlformats.org/officeDocument/2006/relationships/image" Target="media/image2.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jci.org/articles/view/10762" TargetMode="External"/><Relationship Id="rId20" Type="http://schemas.openxmlformats.org/officeDocument/2006/relationships/hyperlink" Target="http://hmp2-data.stanford.edu/" TargetMode="External"/><Relationship Id="rId29" Type="http://schemas.openxmlformats.org/officeDocument/2006/relationships/hyperlink" Target="https://journals.plos.org/ploscompbiol/article?id=10.1371/journal.pcbi.1004085" TargetMode="Externa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ezproxy.ub.unimaas.nl/article/10.1007/s00125-004-1338-2" TargetMode="External"/><Relationship Id="rId24" Type="http://schemas.openxmlformats.org/officeDocument/2006/relationships/image" Target="media/image1.png"/><Relationship Id="rId32" Type="http://schemas.openxmlformats.org/officeDocument/2006/relationships/hyperlink" Target="https://academic.oup.com/nar/article/46/D1/D661/4612963" TargetMode="External"/><Relationship Id="rId37" Type="http://schemas.openxmlformats.org/officeDocument/2006/relationships/hyperlink" Target="https://www.nature.com/articles/s41596-019-0264-1" TargetMode="External"/><Relationship Id="rId40" Type="http://schemas.openxmlformats.org/officeDocument/2006/relationships/image" Target="media/image4.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sciencedirect-com.ezproxy.ub.unimaas.nl/science/article/pii/S0002914999002118" TargetMode="External"/><Relationship Id="rId23" Type="http://schemas.openxmlformats.org/officeDocument/2006/relationships/hyperlink" Target="https://www.nature.com/articles/s41586-019-1236-x" TargetMode="External"/><Relationship Id="rId28" Type="http://schemas.openxmlformats.org/officeDocument/2006/relationships/hyperlink" Target="https://journals.plos.org/plosone/article?id=10.1371/journal.pone.0061217" TargetMode="External"/><Relationship Id="rId36" Type="http://schemas.openxmlformats.org/officeDocument/2006/relationships/hyperlink" Target="https://f1000research.com/articles/7-743" TargetMode="External"/><Relationship Id="rId10" Type="http://schemas.microsoft.com/office/2016/09/relationships/commentsIds" Target="commentsIds.xml"/><Relationship Id="rId19" Type="http://schemas.openxmlformats.org/officeDocument/2006/relationships/hyperlink" Target="https://www.thelancet.com/pdfs/journals/ebiom/PIIS2352-3964(19)30800-X.pdf" TargetMode="External"/><Relationship Id="rId31" Type="http://schemas.openxmlformats.org/officeDocument/2006/relationships/hyperlink" Target="https://academic.oup.com/nar/article/47/D1/D786/5124600" TargetMode="External"/><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ezproxy.ub.unimaas.nl/science/article/pii/S0025712510002051" TargetMode="External"/><Relationship Id="rId22" Type="http://schemas.openxmlformats.org/officeDocument/2006/relationships/hyperlink" Target="https://www.ncbi.nlm.nih.gov/pmc/articles/PMC5109542/" TargetMode="External"/><Relationship Id="rId27" Type="http://schemas.openxmlformats.org/officeDocument/2006/relationships/hyperlink" Target="https://github.com/jstansfield0/HMP2Data" TargetMode="External"/><Relationship Id="rId30" Type="http://schemas.openxmlformats.org/officeDocument/2006/relationships/hyperlink" Target="https://currentprotocols.onlinelibrary.wiley.com/doi/abs/10.1002/cpbi.86" TargetMode="External"/><Relationship Id="rId35" Type="http://schemas.openxmlformats.org/officeDocument/2006/relationships/hyperlink" Target="https://pubs.acs.org/doi/abs/10.1021/acs.jproteome.8b00702?casa_token=USD2zPrA-5QAAAAA%3AYyafljBu-Nc16fPtSZTe6iUPJs-9Osr3IunM7yHnmRqfAMPsnYE-OCnVtE63ZJN9MbDSHO4XSTxDSww-&amp;"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DB01F-6947-4C6C-B01B-178F00C2A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2</Pages>
  <Words>6640</Words>
  <Characters>37849</Characters>
  <Application>Microsoft Office Word</Application>
  <DocSecurity>0</DocSecurity>
  <Lines>315</Lines>
  <Paragraphs>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5</cp:revision>
  <dcterms:created xsi:type="dcterms:W3CDTF">2020-06-16T14:40:00Z</dcterms:created>
  <dcterms:modified xsi:type="dcterms:W3CDTF">2020-06-19T08:26:00Z</dcterms:modified>
</cp:coreProperties>
</file>